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347C66" w:rsidRDefault="00DE126E">
      <w:pPr>
        <w:pStyle w:val="Titleofpaper"/>
      </w:pPr>
      <w:r w:rsidRPr="00347C66">
        <w:t>Variable-focal lens using electroactive polymer actuator</w:t>
      </w:r>
    </w:p>
    <w:p w:rsidR="00022F9F" w:rsidRPr="00347C66" w:rsidRDefault="00D60856">
      <w:pPr>
        <w:pStyle w:val="Authors"/>
        <w:rPr>
          <w:i/>
        </w:rPr>
      </w:pPr>
      <w:r w:rsidRPr="00347C66">
        <w:t xml:space="preserve">V. </w:t>
      </w:r>
      <w:proofErr w:type="spellStart"/>
      <w:r w:rsidRPr="00347C66">
        <w:t>Vunder</w:t>
      </w:r>
      <w:r w:rsidR="00EF2669" w:rsidRPr="00347C66">
        <w:rPr>
          <w:i/>
          <w:vertAlign w:val="superscript"/>
        </w:rPr>
        <w:t>a</w:t>
      </w:r>
      <w:proofErr w:type="spellEnd"/>
      <w:r w:rsidR="00EF2669" w:rsidRPr="00347C66">
        <w:t xml:space="preserve">, </w:t>
      </w:r>
      <w:r w:rsidRPr="00347C66">
        <w:t xml:space="preserve">A. </w:t>
      </w:r>
      <w:proofErr w:type="spellStart"/>
      <w:r w:rsidRPr="00347C66">
        <w:t>Punning</w:t>
      </w:r>
      <w:r w:rsidR="00EF2669" w:rsidRPr="00347C66">
        <w:rPr>
          <w:i/>
          <w:vertAlign w:val="superscript"/>
        </w:rPr>
        <w:t>a</w:t>
      </w:r>
      <w:proofErr w:type="spellEnd"/>
      <w:r w:rsidR="002061A9" w:rsidRPr="00347C66">
        <w:t xml:space="preserve">, A. </w:t>
      </w:r>
      <w:proofErr w:type="spellStart"/>
      <w:r w:rsidR="002061A9" w:rsidRPr="00347C66">
        <w:t>Aabloo</w:t>
      </w:r>
      <w:r w:rsidR="002061A9" w:rsidRPr="00347C66">
        <w:rPr>
          <w:i/>
          <w:vertAlign w:val="superscript"/>
        </w:rPr>
        <w:t>a</w:t>
      </w:r>
      <w:proofErr w:type="spellEnd"/>
      <w:r w:rsidR="00D758E4" w:rsidRPr="00347C66">
        <w:rPr>
          <w:i/>
          <w:vertAlign w:val="superscript"/>
        </w:rPr>
        <w:t>,</w:t>
      </w:r>
      <w:r w:rsidR="00D758E4" w:rsidRPr="00347C66">
        <w:rPr>
          <w:rStyle w:val="FootnoteReference"/>
          <w:i/>
        </w:rPr>
        <w:footnoteReference w:id="1"/>
      </w:r>
    </w:p>
    <w:p w:rsidR="00022F9F" w:rsidRPr="00347C66" w:rsidRDefault="00022F9F">
      <w:pPr>
        <w:pStyle w:val="Affiliations"/>
      </w:pPr>
      <w:proofErr w:type="spellStart"/>
      <w:proofErr w:type="gramStart"/>
      <w:r w:rsidRPr="00347C66">
        <w:rPr>
          <w:i/>
          <w:vertAlign w:val="superscript"/>
        </w:rPr>
        <w:t>a</w:t>
      </w:r>
      <w:proofErr w:type="spellEnd"/>
      <w:proofErr w:type="gramEnd"/>
      <w:r w:rsidRPr="00347C66">
        <w:rPr>
          <w:vertAlign w:val="superscript"/>
        </w:rPr>
        <w:t xml:space="preserve"> </w:t>
      </w:r>
      <w:r w:rsidR="002061A9" w:rsidRPr="00347C66">
        <w:t>Institute of Technology</w:t>
      </w:r>
      <w:r w:rsidRPr="00347C66">
        <w:t xml:space="preserve">, </w:t>
      </w:r>
      <w:proofErr w:type="spellStart"/>
      <w:r w:rsidR="002061A9" w:rsidRPr="00347C66">
        <w:t>Nooruse</w:t>
      </w:r>
      <w:proofErr w:type="spellEnd"/>
      <w:r w:rsidR="002061A9" w:rsidRPr="00347C66">
        <w:t xml:space="preserve"> 1</w:t>
      </w:r>
      <w:r w:rsidRPr="00347C66">
        <w:t xml:space="preserve">, </w:t>
      </w:r>
      <w:r w:rsidR="002061A9" w:rsidRPr="00347C66">
        <w:t>Tartu</w:t>
      </w:r>
      <w:r w:rsidRPr="00347C66">
        <w:t xml:space="preserve">, </w:t>
      </w:r>
      <w:r w:rsidR="002061A9" w:rsidRPr="00347C66">
        <w:t>Estonia</w:t>
      </w:r>
    </w:p>
    <w:p w:rsidR="002061A9" w:rsidRPr="00347C66" w:rsidRDefault="002061A9">
      <w:pPr>
        <w:pStyle w:val="Affiliations"/>
      </w:pPr>
    </w:p>
    <w:p w:rsidR="00022F9F" w:rsidRPr="00347C66" w:rsidRDefault="00022F9F">
      <w:pPr>
        <w:pStyle w:val="Abstract"/>
      </w:pPr>
      <w:r w:rsidRPr="00347C66">
        <w:t>abstract</w:t>
      </w:r>
    </w:p>
    <w:p w:rsidR="001F1AF1" w:rsidRPr="00347C66" w:rsidRDefault="001F1AF1" w:rsidP="001F1AF1">
      <w:pPr>
        <w:pStyle w:val="Keywords"/>
      </w:pPr>
      <w:r w:rsidRPr="00347C66">
        <w:t xml:space="preserve">We present a simple and cost-effective design and fabrication process of a liquid-filled variable-focal lens using </w:t>
      </w:r>
      <w:proofErr w:type="spellStart"/>
      <w:r w:rsidRPr="00347C66">
        <w:t>electroactive</w:t>
      </w:r>
      <w:proofErr w:type="spellEnd"/>
      <w:r w:rsidRPr="00347C66">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347C66">
        <w:t>polydimethylsiloxane</w:t>
      </w:r>
      <w:proofErr w:type="spellEnd"/>
      <w:r w:rsidRPr="00347C66">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347C66">
        <w:t>plano</w:t>
      </w:r>
      <w:proofErr w:type="spellEnd"/>
      <w:r w:rsidRPr="00347C66">
        <w:t xml:space="preserve">-convex or </w:t>
      </w:r>
      <w:proofErr w:type="spellStart"/>
      <w:r w:rsidRPr="00347C66">
        <w:t>plano</w:t>
      </w:r>
      <w:proofErr w:type="spellEnd"/>
      <w:r w:rsidRPr="00347C66">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347C66" w:rsidRDefault="00022F9F">
      <w:pPr>
        <w:pStyle w:val="Keywords"/>
      </w:pPr>
      <w:r w:rsidRPr="00347C66">
        <w:rPr>
          <w:b/>
        </w:rPr>
        <w:t>Keywords:</w:t>
      </w:r>
      <w:r w:rsidRPr="00347C66">
        <w:t xml:space="preserve">  </w:t>
      </w:r>
      <w:r w:rsidR="00D758E4" w:rsidRPr="00347C66">
        <w:t>Liquid lens, variable</w:t>
      </w:r>
      <w:r w:rsidR="00351132">
        <w:t>-</w:t>
      </w:r>
      <w:r w:rsidR="00D758E4" w:rsidRPr="00347C66">
        <w:t xml:space="preserve">focal, </w:t>
      </w:r>
      <w:proofErr w:type="spellStart"/>
      <w:r w:rsidR="00D758E4" w:rsidRPr="00347C66">
        <w:t>electroactive</w:t>
      </w:r>
      <w:proofErr w:type="spellEnd"/>
      <w:r w:rsidR="00D758E4" w:rsidRPr="00347C66">
        <w:t xml:space="preserve"> polymer, PDMS, CPC actuator</w:t>
      </w:r>
    </w:p>
    <w:p w:rsidR="00022F9F" w:rsidRPr="00347C66" w:rsidRDefault="00022F9F">
      <w:pPr>
        <w:pStyle w:val="Sectionheader"/>
      </w:pPr>
      <w:r w:rsidRPr="00347C66">
        <w:t>1. Introduction</w:t>
      </w:r>
    </w:p>
    <w:p w:rsidR="00964C34" w:rsidRDefault="00C66F52" w:rsidP="00FA6538">
      <w:pPr>
        <w:pStyle w:val="Leadingparagraph"/>
      </w:pPr>
      <w:r w:rsidRPr="00347C66">
        <w:t xml:space="preserve">Variable-focal lenses </w:t>
      </w:r>
      <w:r w:rsidR="00DB7FC8" w:rsidRPr="00347C66">
        <w:t xml:space="preserve">have been </w:t>
      </w:r>
      <w:r w:rsidR="00314ACE" w:rsidRPr="00347C66">
        <w:t>researched</w:t>
      </w:r>
      <w:r w:rsidR="00DB7FC8" w:rsidRPr="00347C66">
        <w:t xml:space="preserve"> for years. </w:t>
      </w:r>
      <w:r w:rsidR="00486AC4" w:rsidRPr="00347C66">
        <w:t xml:space="preserve">There are several </w:t>
      </w:r>
      <w:r w:rsidR="00FA6538">
        <w:t xml:space="preserve">fields including beam steering and </w:t>
      </w:r>
      <w:r w:rsidR="00314ACE" w:rsidRPr="00347C66">
        <w:t xml:space="preserve">portable imaging where usage of tunable lenses </w:t>
      </w:r>
      <w:r w:rsidR="00347C66">
        <w:t xml:space="preserve">could give an extra </w:t>
      </w:r>
      <w:r w:rsidR="001705BD">
        <w:t>value</w:t>
      </w:r>
      <w:r w:rsidR="00EB128B">
        <w:t>.</w:t>
      </w:r>
      <w:r w:rsidR="00347C66">
        <w:t xml:space="preserve"> </w:t>
      </w:r>
      <w:r w:rsidR="00964C34">
        <w:t>V</w:t>
      </w:r>
      <w:r w:rsidR="00351132">
        <w:t>ariable-</w:t>
      </w:r>
      <w:r w:rsidR="00A35DC5">
        <w:t xml:space="preserve">focal length lenses </w:t>
      </w:r>
      <w:r w:rsidR="00964C34">
        <w:t>could be constructed without</w:t>
      </w:r>
      <w:r w:rsidR="00A35DC5">
        <w:t xml:space="preserve"> using mechanical translational movement thus noiseless design</w:t>
      </w:r>
      <w:r w:rsidR="00964C34">
        <w:t xml:space="preserve"> of the lens system</w:t>
      </w:r>
      <w:r w:rsidR="00A35DC5">
        <w:t xml:space="preserve"> is possible. </w:t>
      </w:r>
    </w:p>
    <w:p w:rsidR="00964C34" w:rsidRDefault="00964C34" w:rsidP="00FA6538">
      <w:pPr>
        <w:pStyle w:val="Leadingparagraph"/>
      </w:pPr>
      <w:r>
        <w:t>Tunable lenses could be classified as follows</w:t>
      </w:r>
      <w:r w:rsidR="00FA6538">
        <w:t xml:space="preserve">: </w:t>
      </w:r>
      <w:proofErr w:type="spellStart"/>
      <w:r w:rsidR="00FA6538">
        <w:t>electrowetting</w:t>
      </w:r>
      <w:proofErr w:type="spellEnd"/>
      <w:r w:rsidR="00FA6538">
        <w:t>, gel type</w:t>
      </w:r>
      <w:r w:rsidR="004B374B">
        <w:t>,</w:t>
      </w:r>
      <w:r w:rsidR="00FA6538">
        <w:t xml:space="preserve"> and liquid lenses. </w:t>
      </w:r>
      <w:proofErr w:type="spellStart"/>
      <w:r>
        <w:t>E</w:t>
      </w:r>
      <w:r w:rsidR="00FD6333">
        <w:t>lectrowetting</w:t>
      </w:r>
      <w:proofErr w:type="spellEnd"/>
      <w:r w:rsidR="00FD6333">
        <w:t xml:space="preserve"> lens </w:t>
      </w:r>
      <w:r w:rsidR="00B37284">
        <w:t>is</w:t>
      </w:r>
      <w:r>
        <w:t xml:space="preserve"> based on</w:t>
      </w:r>
      <w:r w:rsidR="00FD6333">
        <w:t xml:space="preserve"> a </w:t>
      </w:r>
      <w:r w:rsidR="00FA6538">
        <w:t>drop of liquid</w:t>
      </w:r>
      <w:r>
        <w:t xml:space="preserve"> which shape is changed by</w:t>
      </w:r>
      <w:r w:rsidR="00FD6333">
        <w:t xml:space="preserve"> </w:t>
      </w:r>
      <w:r>
        <w:t xml:space="preserve">applied voltage. Alteration of optical power is obtained by </w:t>
      </w:r>
      <w:proofErr w:type="spellStart"/>
      <w:r>
        <w:t>e</w:t>
      </w:r>
      <w:r w:rsidR="00FD6333">
        <w:t>lectrowetting</w:t>
      </w:r>
      <w:proofErr w:type="spellEnd"/>
      <w:r w:rsidR="00FD6333">
        <w:t xml:space="preserve"> behavior</w:t>
      </w:r>
      <w:r>
        <w:t xml:space="preserve"> of the droplet and the changes of its contact angle.</w:t>
      </w:r>
      <w:r w:rsidR="00FD6333">
        <w:t xml:space="preserve"> </w:t>
      </w:r>
      <w:r w:rsidR="00B37284">
        <w:t>Although these lenses have fast response</w:t>
      </w:r>
      <w:r w:rsidR="00EB128B">
        <w:t xml:space="preserve"> time,</w:t>
      </w:r>
      <w:r w:rsidR="00FD6333">
        <w:t xml:space="preserve"> authors have found it </w:t>
      </w:r>
      <w:r w:rsidR="00FA6538">
        <w:t>hard</w:t>
      </w:r>
      <w:r w:rsidR="00351132">
        <w:t xml:space="preserve"> to reach</w:t>
      </w:r>
      <w:r w:rsidR="00FA6538">
        <w:t xml:space="preserve"> </w:t>
      </w:r>
      <w:r w:rsidR="00351132">
        <w:t xml:space="preserve">larger apertures </w:t>
      </w:r>
      <w:r w:rsidR="00351132">
        <w:fldChar w:fldCharType="begin"/>
      </w:r>
      <w:r w:rsidR="00351132">
        <w:instrText>ADDIN RW.CITE{{1040 Jong-Moon Choi 2008}}</w:instrText>
      </w:r>
      <w:r w:rsidR="00351132">
        <w:fldChar w:fldCharType="separate"/>
      </w:r>
      <w:r w:rsidR="00351132">
        <w:t>{{1040 Jong-Moon Choi 2008}}</w:t>
      </w:r>
      <w:r w:rsidR="00351132">
        <w:fldChar w:fldCharType="end"/>
      </w:r>
      <w:r w:rsidR="00351132">
        <w:t>.</w:t>
      </w:r>
      <w:r w:rsidR="00B37284">
        <w:t xml:space="preserve"> Moreover</w:t>
      </w:r>
      <w:r w:rsidR="004B374B">
        <w:t>,</w:t>
      </w:r>
      <w:r w:rsidR="00EB42A4">
        <w:t xml:space="preserve"> relatively high voltage (~50</w:t>
      </w:r>
      <w:r w:rsidR="00FD6333">
        <w:t>V) is required to operate</w:t>
      </w:r>
      <w:r w:rsidR="00EB128B">
        <w:t xml:space="preserve"> </w:t>
      </w:r>
      <w:r w:rsidR="00FD6333">
        <w:fldChar w:fldCharType="begin"/>
      </w:r>
      <w:r w:rsidR="00FD6333">
        <w:instrText>ADDIN RW.CITE{{1056 Hendriks,B.H.W. 2005}}</w:instrText>
      </w:r>
      <w:r w:rsidR="00FD6333">
        <w:fldChar w:fldCharType="separate"/>
      </w:r>
      <w:r w:rsidR="00FD6333">
        <w:t>{{1056 Hendriks,B.H.W. 2005}}</w:t>
      </w:r>
      <w:r w:rsidR="00FD6333">
        <w:fldChar w:fldCharType="end"/>
      </w:r>
      <w:r w:rsidR="00EB42A4">
        <w:fldChar w:fldCharType="begin"/>
      </w:r>
      <w:r w:rsidR="00EB42A4">
        <w:instrText>ADDIN RW.CITE{{1007 Shimizu,I. 2009}}</w:instrText>
      </w:r>
      <w:r w:rsidR="00EB42A4">
        <w:fldChar w:fldCharType="separate"/>
      </w:r>
      <w:r w:rsidR="00EB42A4">
        <w:t>{{1007 Shimizu,I. 2009}}</w:t>
      </w:r>
      <w:r w:rsidR="00EB42A4">
        <w:fldChar w:fldCharType="end"/>
      </w:r>
      <w:r w:rsidR="00FD6333">
        <w:t xml:space="preserve">. </w:t>
      </w:r>
    </w:p>
    <w:p w:rsidR="00FA6538" w:rsidRDefault="00964C34" w:rsidP="00FA6538">
      <w:pPr>
        <w:pStyle w:val="Leadingparagraph"/>
      </w:pPr>
      <w:r>
        <w:t>G</w:t>
      </w:r>
      <w:r w:rsidR="00FD6333">
        <w:t xml:space="preserve">el type lens </w:t>
      </w:r>
      <w:r>
        <w:t>is</w:t>
      </w:r>
      <w:r w:rsidR="00B37284">
        <w:t xml:space="preserve"> </w:t>
      </w:r>
      <w:r>
        <w:t xml:space="preserve">composed of elastic material that is contracted and expanded thus changing the radius of curvature. For instance SMA actuator has been used to control contraction/expansion </w:t>
      </w:r>
      <w:r>
        <w:fldChar w:fldCharType="begin"/>
      </w:r>
      <w:r>
        <w:instrText>ADDIN RW.CITE{{1040 Jong-Moon Choi 2008}}</w:instrText>
      </w:r>
      <w:r>
        <w:fldChar w:fldCharType="separate"/>
      </w:r>
      <w:r>
        <w:t>{{1040 Jong-Moon Choi 2008}}</w:t>
      </w:r>
      <w:r>
        <w:fldChar w:fldCharType="end"/>
      </w:r>
      <w:r>
        <w:t>. Gel type lenses are relatively res</w:t>
      </w:r>
      <w:r w:rsidR="004B374B">
        <w:t>istant to vibrations and shocks</w:t>
      </w:r>
      <w:r>
        <w:t xml:space="preserve"> but have limited focal range</w:t>
      </w:r>
      <w:r w:rsidR="00351132">
        <w:t>.</w:t>
      </w:r>
    </w:p>
    <w:p w:rsidR="00022F9F" w:rsidRDefault="00351132" w:rsidP="00486AC4">
      <w:pPr>
        <w:pStyle w:val="Leadingparagraph"/>
      </w:pPr>
      <w:r>
        <w:t>Finally, the concept of liquid lens uses three key elements:</w:t>
      </w:r>
      <w:r w:rsidR="00964C34">
        <w:t xml:space="preserve"> </w:t>
      </w:r>
      <w:r w:rsidR="00964C34" w:rsidRPr="00964C34">
        <w:t>transparent</w:t>
      </w:r>
      <w:r w:rsidR="00964C34">
        <w:t xml:space="preserve"> </w:t>
      </w:r>
      <w:r w:rsidR="00FD6333" w:rsidRPr="00964C34">
        <w:t>elastic</w:t>
      </w:r>
      <w:r w:rsidR="00FD6333">
        <w:t xml:space="preserve"> </w:t>
      </w:r>
      <w:r w:rsidR="00964C34">
        <w:t xml:space="preserve">membrane (often made of </w:t>
      </w:r>
      <w:proofErr w:type="spellStart"/>
      <w:r w:rsidR="00964C34">
        <w:t>polydimethylsiloxane</w:t>
      </w:r>
      <w:proofErr w:type="spellEnd"/>
      <w:r w:rsidR="00964C34">
        <w:t xml:space="preserve"> – PDMS), liquid</w:t>
      </w:r>
      <w:r w:rsidR="004B374B">
        <w:t>,</w:t>
      </w:r>
      <w:r>
        <w:t xml:space="preserve"> </w:t>
      </w:r>
      <w:r w:rsidR="00964C34">
        <w:t>and an actuator</w:t>
      </w:r>
      <w:r w:rsidR="00FD6333">
        <w:t>.</w:t>
      </w:r>
      <w:r w:rsidR="00964C34">
        <w:t xml:space="preserve"> </w:t>
      </w:r>
      <w:r>
        <w:t>The m</w:t>
      </w:r>
      <w:r w:rsidR="00964C34">
        <w:t xml:space="preserve">embrane </w:t>
      </w:r>
      <w:r>
        <w:t xml:space="preserve">is deformed as a result of pneumatic pressure in </w:t>
      </w:r>
      <w:r w:rsidR="004B374B">
        <w:t xml:space="preserve">the </w:t>
      </w:r>
      <w:r>
        <w:t xml:space="preserve">liquid. </w:t>
      </w:r>
      <w:r w:rsidR="003836CF">
        <w:t>As a result of</w:t>
      </w:r>
      <w:r>
        <w:t xml:space="preserve"> </w:t>
      </w:r>
      <w:r w:rsidR="003836CF">
        <w:t xml:space="preserve">deforming the </w:t>
      </w:r>
      <w:r>
        <w:t>membrane,</w:t>
      </w:r>
      <w:r w:rsidR="00964C34">
        <w:t xml:space="preserve"> the radius of curvature</w:t>
      </w:r>
      <w:r>
        <w:t xml:space="preserve"> of the lens</w:t>
      </w:r>
      <w:r w:rsidR="00964C34">
        <w:t xml:space="preserve"> is changed and optical power </w:t>
      </w:r>
      <w:r>
        <w:t xml:space="preserve">is </w:t>
      </w:r>
      <w:r w:rsidR="00964C34">
        <w:t xml:space="preserve">altered. </w:t>
      </w:r>
      <w:r w:rsidR="00963F52">
        <w:t>F</w:t>
      </w:r>
      <w:r>
        <w:t>o</w:t>
      </w:r>
      <w:r w:rsidR="00963F52">
        <w:t>r</w:t>
      </w:r>
      <w:r>
        <w:t xml:space="preserve"> </w:t>
      </w:r>
      <w:r w:rsidR="00963F52">
        <w:t>pressure control,</w:t>
      </w:r>
      <w:r>
        <w:t xml:space="preserve"> d</w:t>
      </w:r>
      <w:r w:rsidR="00964C34">
        <w:t>ifferent actuators like</w:t>
      </w:r>
      <w:r w:rsidR="00963F52">
        <w:t xml:space="preserve"> an</w:t>
      </w:r>
      <w:r w:rsidR="00964C34">
        <w:t xml:space="preserve"> external pump </w:t>
      </w:r>
      <w:r w:rsidR="00964C34">
        <w:fldChar w:fldCharType="begin"/>
      </w:r>
      <w:r w:rsidR="00964C34">
        <w:instrText>ADDIN RW.CITE{{1024 Lin,Wei-Cheng 2008}}</w:instrText>
      </w:r>
      <w:r w:rsidR="00964C34">
        <w:fldChar w:fldCharType="separate"/>
      </w:r>
      <w:r w:rsidR="00964C34">
        <w:t>{{1024 Lin,Wei-Cheng 2008}}</w:t>
      </w:r>
      <w:r w:rsidR="00964C34">
        <w:fldChar w:fldCharType="end"/>
      </w:r>
      <w:r w:rsidR="00964C34">
        <w:t xml:space="preserve"> or directly connected </w:t>
      </w:r>
      <w:proofErr w:type="spellStart"/>
      <w:r w:rsidR="00964C34">
        <w:t>piezostack</w:t>
      </w:r>
      <w:proofErr w:type="spellEnd"/>
      <w:r w:rsidR="00964C34">
        <w:t xml:space="preserve"> actuator </w:t>
      </w:r>
      <w:r w:rsidR="00964C34">
        <w:fldChar w:fldCharType="begin"/>
      </w:r>
      <w:r w:rsidR="00964C34">
        <w:instrText>ADDIN RW.CITE{{1021 Oku,H. 2009}}</w:instrText>
      </w:r>
      <w:r w:rsidR="00964C34">
        <w:fldChar w:fldCharType="separate"/>
      </w:r>
      <w:r w:rsidR="00964C34">
        <w:t xml:space="preserve">{{1021 </w:t>
      </w:r>
      <w:proofErr w:type="spellStart"/>
      <w:r w:rsidR="00964C34">
        <w:t>Oku,H</w:t>
      </w:r>
      <w:proofErr w:type="spellEnd"/>
      <w:r w:rsidR="00964C34">
        <w:t>. 2009}}</w:t>
      </w:r>
      <w:r w:rsidR="00964C34">
        <w:fldChar w:fldCharType="end"/>
      </w:r>
      <w:r w:rsidR="00964C34">
        <w:t xml:space="preserve"> have been </w:t>
      </w:r>
      <w:r w:rsidR="00963F52">
        <w:t>used</w:t>
      </w:r>
      <w:r w:rsidR="00964C34">
        <w:t xml:space="preserve">. </w:t>
      </w:r>
      <w:r w:rsidR="00FD6333">
        <w:t xml:space="preserve">Compared to </w:t>
      </w:r>
      <w:proofErr w:type="spellStart"/>
      <w:r w:rsidR="00FD6333">
        <w:t>electrowetting</w:t>
      </w:r>
      <w:proofErr w:type="spellEnd"/>
      <w:r w:rsidR="00FD6333">
        <w:t xml:space="preserve"> lens, liquid</w:t>
      </w:r>
      <w:r w:rsidR="001A5462">
        <w:t xml:space="preserve"> </w:t>
      </w:r>
      <w:r w:rsidR="00FD6333">
        <w:t>l</w:t>
      </w:r>
      <w:r w:rsidR="00964C34">
        <w:t>enses are able to produce wider</w:t>
      </w:r>
      <w:r w:rsidR="00FD6333">
        <w:t xml:space="preserve"> range of </w:t>
      </w:r>
      <w:r w:rsidR="00964C34">
        <w:t xml:space="preserve">focal length and </w:t>
      </w:r>
      <w:r>
        <w:t xml:space="preserve">the </w:t>
      </w:r>
      <w:r w:rsidR="00964C34">
        <w:t>design</w:t>
      </w:r>
      <w:r>
        <w:t xml:space="preserve"> of the lens is rather simple</w:t>
      </w:r>
      <w:r w:rsidR="00810C91">
        <w:t>.</w:t>
      </w:r>
      <w:r>
        <w:t xml:space="preserve"> Considering</w:t>
      </w:r>
      <w:r w:rsidR="003836CF">
        <w:t xml:space="preserve"> liquid lenses, there is also an option </w:t>
      </w:r>
      <w:r>
        <w:t xml:space="preserve">to choose between different actuators allowing </w:t>
      </w:r>
      <w:r w:rsidR="00963F52">
        <w:t xml:space="preserve">the system to be </w:t>
      </w:r>
      <w:r>
        <w:t>more dynamic</w:t>
      </w:r>
      <w:r w:rsidR="00963F52">
        <w:t>.</w:t>
      </w:r>
    </w:p>
    <w:p w:rsidR="00EB42A4" w:rsidRDefault="00351132" w:rsidP="00963F52">
      <w:pPr>
        <w:pStyle w:val="StandardParagraph"/>
        <w:ind w:firstLine="0"/>
      </w:pPr>
      <w:proofErr w:type="spellStart"/>
      <w:r>
        <w:t>Electroactive</w:t>
      </w:r>
      <w:proofErr w:type="spellEnd"/>
      <w:r>
        <w:t xml:space="preserve"> polymers (EAPs) are materials that change their shape and size </w:t>
      </w:r>
      <w:r w:rsidR="00963F52">
        <w:t>in response to applied voltage</w:t>
      </w:r>
      <w:r>
        <w:t xml:space="preserve">. </w:t>
      </w:r>
      <w:r w:rsidR="00963F52">
        <w:t>These materials have large potential in the fields of microfluidics, robotics</w:t>
      </w:r>
      <w:r w:rsidR="004B374B">
        <w:t>,</w:t>
      </w:r>
      <w:r w:rsidR="00963F52">
        <w:t xml:space="preserve"> and biomedicine. </w:t>
      </w:r>
      <w:r w:rsidR="00C87027">
        <w:t>Although ionic EAPs</w:t>
      </w:r>
      <w:r w:rsidR="00814877">
        <w:t>,</w:t>
      </w:r>
      <w:r w:rsidR="00C87027">
        <w:t xml:space="preserve"> like </w:t>
      </w:r>
      <w:r w:rsidR="00EB42A4">
        <w:t>ionic polymer metal composites (</w:t>
      </w:r>
      <w:r w:rsidR="00C87027">
        <w:t>IPMC</w:t>
      </w:r>
      <w:r w:rsidR="00EB42A4">
        <w:t>s</w:t>
      </w:r>
      <w:r w:rsidR="00814877">
        <w:t>),</w:t>
      </w:r>
      <w:r w:rsidR="00C87027">
        <w:t xml:space="preserve"> have been developed for years,</w:t>
      </w:r>
      <w:r w:rsidR="00EB42A4">
        <w:t xml:space="preserve"> they </w:t>
      </w:r>
      <w:r w:rsidR="001E35C3">
        <w:t>have been</w:t>
      </w:r>
      <w:r w:rsidR="00C87027">
        <w:t xml:space="preserve"> </w:t>
      </w:r>
      <w:r w:rsidR="00C87027" w:rsidRPr="00C87027">
        <w:t xml:space="preserve">rather rarely </w:t>
      </w:r>
      <w:r w:rsidR="003836CF">
        <w:t>used to drive</w:t>
      </w:r>
      <w:r w:rsidR="00C87027">
        <w:t xml:space="preserve"> </w:t>
      </w:r>
      <w:r w:rsidR="00EB42A4">
        <w:t xml:space="preserve">tunable </w:t>
      </w:r>
      <w:r w:rsidR="00C87027">
        <w:t>lens</w:t>
      </w:r>
      <w:r w:rsidR="00814877">
        <w:t>es</w:t>
      </w:r>
      <w:r w:rsidR="00C87027">
        <w:t xml:space="preserve">. </w:t>
      </w:r>
      <w:r w:rsidR="00A40E78">
        <w:t xml:space="preserve">However, </w:t>
      </w:r>
      <w:r w:rsidR="00EB42A4">
        <w:t>Shimizu</w:t>
      </w:r>
      <w:r w:rsidR="00EB42A4">
        <w:rPr>
          <w:i/>
        </w:rPr>
        <w:t xml:space="preserve"> et al</w:t>
      </w:r>
      <w:r w:rsidR="00C87027">
        <w:t xml:space="preserve"> </w:t>
      </w:r>
      <w:r w:rsidR="00EB42A4">
        <w:fldChar w:fldCharType="begin"/>
      </w:r>
      <w:r w:rsidR="00EB42A4">
        <w:instrText>ADDIN RW.CITE{{1007 Shimizu,I. 2009}}</w:instrText>
      </w:r>
      <w:r w:rsidR="00EB42A4">
        <w:fldChar w:fldCharType="separate"/>
      </w:r>
      <w:r w:rsidR="00EB42A4">
        <w:t>{{1007 Shimizu,I. 2009}}</w:t>
      </w:r>
      <w:r w:rsidR="00EB42A4">
        <w:fldChar w:fldCharType="end"/>
      </w:r>
      <w:r w:rsidR="00EB42A4">
        <w:t xml:space="preserve"> have demonstrated a promising variable-focal liquid lens system which has four IPMC strips attached to deformable lens membrane. By moving the edges of </w:t>
      </w:r>
      <w:r w:rsidR="00105D57">
        <w:t>a</w:t>
      </w:r>
      <w:r w:rsidR="00EB42A4">
        <w:t xml:space="preserve"> membrane towards </w:t>
      </w:r>
      <w:r w:rsidR="00105D57">
        <w:lastRenderedPageBreak/>
        <w:t xml:space="preserve">the </w:t>
      </w:r>
      <w:r w:rsidR="00EB42A4">
        <w:t>liq</w:t>
      </w:r>
      <w:r w:rsidR="00814877">
        <w:t xml:space="preserve">uid, </w:t>
      </w:r>
      <w:r w:rsidR="00105D57">
        <w:t xml:space="preserve">the </w:t>
      </w:r>
      <w:r w:rsidR="00814877">
        <w:t>deformation occurs in</w:t>
      </w:r>
      <w:r w:rsidR="00105D57">
        <w:t xml:space="preserve"> the</w:t>
      </w:r>
      <w:r w:rsidR="00814877">
        <w:t xml:space="preserve"> opposite direction</w:t>
      </w:r>
      <w:r w:rsidR="00EB42A4">
        <w:t>.</w:t>
      </w:r>
      <w:r w:rsidR="00814877">
        <w:t xml:space="preserve"> Therefore,</w:t>
      </w:r>
      <w:r w:rsidR="00105D57">
        <w:t xml:space="preserve"> a</w:t>
      </w:r>
      <w:r w:rsidR="00814877">
        <w:t xml:space="preserve"> variable-focal length is achieved.</w:t>
      </w:r>
      <w:r w:rsidR="000B5AAD">
        <w:t xml:space="preserve"> </w:t>
      </w:r>
      <w:r w:rsidR="000B5AAD" w:rsidRPr="00591E1F">
        <w:rPr>
          <w:color w:val="FF0000"/>
        </w:rPr>
        <w:t xml:space="preserve">IT WOULD BE NICE TO FIND SOME SERIOUS CAP IN THIS </w:t>
      </w:r>
      <w:r w:rsidR="008F6A9E" w:rsidRPr="00591E1F">
        <w:rPr>
          <w:color w:val="FF0000"/>
        </w:rPr>
        <w:t>DEVICE</w:t>
      </w:r>
      <w:r w:rsidR="000B5AAD" w:rsidRPr="00591E1F">
        <w:rPr>
          <w:color w:val="FF0000"/>
        </w:rPr>
        <w:sym w:font="Wingdings" w:char="F04A"/>
      </w:r>
      <w:r w:rsidR="008F6A9E" w:rsidRPr="00591E1F">
        <w:rPr>
          <w:color w:val="FF0000"/>
        </w:rPr>
        <w:t>. Synchronization of all the 4 IPMC strips?</w:t>
      </w:r>
    </w:p>
    <w:p w:rsidR="000B5AAD" w:rsidRDefault="00351132" w:rsidP="008F6A9E">
      <w:pPr>
        <w:pStyle w:val="StandardParagraph"/>
        <w:ind w:firstLine="0"/>
        <w:rPr>
          <w:rFonts w:ascii="TimesNewRoman" w:hAnsi="TimesNewRoman" w:cs="TimesNewRoman"/>
          <w:lang w:val="et-EE" w:eastAsia="et-EE"/>
        </w:rPr>
      </w:pPr>
      <w:r>
        <w:t xml:space="preserve">Recently </w:t>
      </w:r>
      <w:r w:rsidR="00963F52">
        <w:t xml:space="preserve">there has been an increasing interest in </w:t>
      </w:r>
      <w:r w:rsidR="00E05C32">
        <w:t>ionic EAPs</w:t>
      </w:r>
      <w:r w:rsidR="00963F52">
        <w:t xml:space="preserve"> based on carbon</w:t>
      </w:r>
      <w:r w:rsidR="000B5AAD">
        <w:t>. These EAPs are</w:t>
      </w:r>
      <w:r w:rsidR="00EB42A4">
        <w:t xml:space="preserve"> called carbon-polymer composites (CPC</w:t>
      </w:r>
      <w:r w:rsidR="000B5AAD">
        <w:t>s</w:t>
      </w:r>
      <w:r w:rsidR="00EB42A4">
        <w:t xml:space="preserve">). </w:t>
      </w:r>
      <w:r w:rsidR="004A6004">
        <w:t xml:space="preserve">CPC is a </w:t>
      </w:r>
      <w:r w:rsidR="004A6004">
        <w:rPr>
          <w:rFonts w:ascii="TimesNewRoman" w:hAnsi="TimesNewRoman" w:cs="TimesNewRoman"/>
          <w:lang w:val="et-EE" w:eastAsia="et-EE"/>
        </w:rPr>
        <w:t>three layer actuator which electrodes are made of porous carbon material, base polymer, and</w:t>
      </w:r>
      <w:r w:rsidR="000B5AAD">
        <w:rPr>
          <w:rFonts w:ascii="TimesNewRoman" w:hAnsi="TimesNewRoman" w:cs="TimesNewRoman"/>
          <w:lang w:val="et-EE" w:eastAsia="et-EE"/>
        </w:rPr>
        <w:t xml:space="preserve"> </w:t>
      </w:r>
      <w:r w:rsidR="004A6004">
        <w:rPr>
          <w:rFonts w:ascii="TimesNewRoman" w:hAnsi="TimesNewRoman" w:cs="TimesNewRoman"/>
          <w:lang w:val="et-EE" w:eastAsia="et-EE"/>
        </w:rPr>
        <w:t>ionic liquid.</w:t>
      </w:r>
      <w:r w:rsidR="000B5AAD">
        <w:rPr>
          <w:rFonts w:ascii="TimesNewRoman" w:hAnsi="TimesNewRoman" w:cs="TimesNewRoman"/>
          <w:lang w:val="et-EE" w:eastAsia="et-EE"/>
        </w:rPr>
        <w:t xml:space="preserve"> Unlike IPMC, the relaxation of CPC actuator is notably slower due to the low speed of desorption of ions of the ionic liquid from the porous carbon. </w:t>
      </w:r>
      <w:r w:rsidR="008F6A9E" w:rsidRPr="008F6A9E">
        <w:rPr>
          <w:rFonts w:ascii="TimesNewRoman" w:hAnsi="TimesNewRoman" w:cs="TimesNewRoman"/>
          <w:color w:val="FF0000"/>
          <w:lang w:val="et-EE" w:eastAsia="et-EE"/>
        </w:rPr>
        <w:t>Another advantage of CPC is</w:t>
      </w:r>
      <w:r w:rsidR="008F6A9E">
        <w:rPr>
          <w:rFonts w:ascii="TimesNewRoman" w:hAnsi="TimesNewRoman" w:cs="TimesNewRoman"/>
          <w:lang w:val="et-EE" w:eastAsia="et-EE"/>
        </w:rPr>
        <w:t xml:space="preserve">. </w:t>
      </w:r>
      <w:r w:rsidR="000B5AAD">
        <w:rPr>
          <w:rFonts w:ascii="TimesNewRoman" w:hAnsi="TimesNewRoman" w:cs="TimesNewRoman"/>
          <w:lang w:val="et-EE" w:eastAsia="et-EE"/>
        </w:rPr>
        <w:t xml:space="preserve">Further details about the CPC actuator used in this paper are described in </w:t>
      </w:r>
      <w:r w:rsidR="000B5AAD">
        <w:rPr>
          <w:rFonts w:ascii="TimesNewRoman" w:hAnsi="TimesNewRoman" w:cs="TimesNewRoman"/>
          <w:lang w:val="et-EE" w:eastAsia="et-EE"/>
        </w:rPr>
        <w:fldChar w:fldCharType="begin"/>
      </w:r>
      <w:r w:rsidR="000B5AAD">
        <w:rPr>
          <w:rFonts w:ascii="TimesNewRoman" w:hAnsi="TimesNewRoman" w:cs="TimesNewRoman"/>
          <w:lang w:val="et-EE" w:eastAsia="et-EE"/>
        </w:rPr>
        <w:instrText>ADDIN RW.CITE{{1016 Torop,Janno 2009}}</w:instrText>
      </w:r>
      <w:r w:rsidR="000B5AAD">
        <w:rPr>
          <w:rFonts w:ascii="TimesNewRoman" w:hAnsi="TimesNewRoman" w:cs="TimesNewRoman"/>
          <w:lang w:val="et-EE" w:eastAsia="et-EE"/>
        </w:rPr>
        <w:fldChar w:fldCharType="separate"/>
      </w:r>
      <w:r w:rsidR="000B5AAD">
        <w:rPr>
          <w:rFonts w:ascii="TimesNewRoman" w:hAnsi="TimesNewRoman" w:cs="TimesNewRoman"/>
          <w:lang w:val="et-EE" w:eastAsia="et-EE"/>
        </w:rPr>
        <w:t>{{1016 Torop,Janno 2009}}</w:t>
      </w:r>
      <w:r w:rsidR="000B5AAD">
        <w:rPr>
          <w:rFonts w:ascii="TimesNewRoman" w:hAnsi="TimesNewRoman" w:cs="TimesNewRoman"/>
          <w:lang w:val="et-EE" w:eastAsia="et-EE"/>
        </w:rPr>
        <w:fldChar w:fldCharType="end"/>
      </w:r>
      <w:r w:rsidR="000B5AAD">
        <w:rPr>
          <w:rFonts w:ascii="TimesNewRoman" w:hAnsi="TimesNewRoman" w:cs="TimesNewRoman"/>
          <w:lang w:val="et-EE" w:eastAsia="et-EE"/>
        </w:rPr>
        <w:t xml:space="preserve">. </w:t>
      </w:r>
      <w:r w:rsidR="008F6A9E">
        <w:rPr>
          <w:rFonts w:ascii="TimesNewRoman" w:hAnsi="TimesNewRoman" w:cs="TimesNewRoman"/>
          <w:lang w:val="et-EE" w:eastAsia="et-EE"/>
        </w:rPr>
        <w:fldChar w:fldCharType="begin"/>
      </w:r>
      <w:r w:rsidR="008F6A9E">
        <w:rPr>
          <w:rFonts w:ascii="TimesNewRoman" w:hAnsi="TimesNewRoman" w:cs="TimesNewRoman"/>
          <w:lang w:val="et-EE" w:eastAsia="et-EE"/>
        </w:rPr>
        <w:instrText>ADDIN RW.CITE{{1058 Torop,Janno 2009; 1057 Torop,Janno 2010}}</w:instrText>
      </w:r>
      <w:r w:rsidR="008F6A9E">
        <w:rPr>
          <w:rFonts w:ascii="TimesNewRoman" w:hAnsi="TimesNewRoman" w:cs="TimesNewRoman"/>
          <w:lang w:val="et-EE" w:eastAsia="et-EE"/>
        </w:rPr>
        <w:fldChar w:fldCharType="separate"/>
      </w:r>
      <w:r w:rsidR="008F6A9E">
        <w:rPr>
          <w:rFonts w:ascii="TimesNewRoman" w:hAnsi="TimesNewRoman" w:cs="TimesNewRoman"/>
          <w:lang w:val="et-EE" w:eastAsia="et-EE"/>
        </w:rPr>
        <w:t>{{1058 Torop,Janno 2009; 1057 Torop,Janno 2010}}</w:t>
      </w:r>
      <w:r w:rsidR="008F6A9E">
        <w:rPr>
          <w:rFonts w:ascii="TimesNewRoman" w:hAnsi="TimesNewRoman" w:cs="TimesNewRoman"/>
          <w:lang w:val="et-EE" w:eastAsia="et-EE"/>
        </w:rPr>
        <w:fldChar w:fldCharType="end"/>
      </w:r>
    </w:p>
    <w:p w:rsidR="009B2C72" w:rsidRPr="00347C66" w:rsidRDefault="009B2C72" w:rsidP="000B5AAD">
      <w:pPr>
        <w:pStyle w:val="StandardParagraph"/>
        <w:ind w:firstLine="0"/>
      </w:pPr>
      <w:r w:rsidRPr="00347C66">
        <w:t xml:space="preserve">In current paper we </w:t>
      </w:r>
      <w:r w:rsidR="00763DF8" w:rsidRPr="00347C66">
        <w:t xml:space="preserve">propose a </w:t>
      </w:r>
      <w:r w:rsidR="002C53DD">
        <w:t>novel</w:t>
      </w:r>
      <w:r w:rsidR="00763DF8" w:rsidRPr="00347C66">
        <w:t xml:space="preserve"> approach to construct liquid-filled variable-focal lens by </w:t>
      </w:r>
      <w:r w:rsidR="00B37284">
        <w:t xml:space="preserve">using </w:t>
      </w:r>
      <w:r w:rsidR="00763DF8" w:rsidRPr="00347C66">
        <w:t>partial curing technique of PDMS</w:t>
      </w:r>
      <w:r w:rsidR="00964C34">
        <w:t xml:space="preserve"> and</w:t>
      </w:r>
      <w:r w:rsidR="00B37284">
        <w:t xml:space="preserve"> CPC actuator</w:t>
      </w:r>
      <w:r w:rsidR="00763DF8" w:rsidRPr="00347C66">
        <w:t xml:space="preserve">. </w:t>
      </w:r>
      <w:r w:rsidR="00B37284">
        <w:t xml:space="preserve">In this configuration large focal range is obtained by using </w:t>
      </w:r>
      <w:r w:rsidR="000B5AAD">
        <w:t>the v</w:t>
      </w:r>
      <w:r w:rsidR="00B37284">
        <w:t>oltage</w:t>
      </w:r>
      <w:r w:rsidR="000B5AAD">
        <w:t xml:space="preserve"> in the range of only 2.5 volts</w:t>
      </w:r>
      <w:r w:rsidR="00B37284">
        <w:t>.</w:t>
      </w:r>
    </w:p>
    <w:p w:rsidR="00022F9F" w:rsidRPr="00347C66" w:rsidRDefault="00022F9F">
      <w:pPr>
        <w:pStyle w:val="StandardParagraph"/>
      </w:pPr>
      <w:r w:rsidRPr="00347C66">
        <w:t xml:space="preserve"> </w:t>
      </w:r>
    </w:p>
    <w:p w:rsidR="00434947" w:rsidRPr="00347C66" w:rsidRDefault="00434947">
      <w:pPr>
        <w:rPr>
          <w:b/>
          <w:caps/>
          <w:noProof/>
          <w:spacing w:val="10"/>
          <w:sz w:val="22"/>
        </w:rPr>
      </w:pPr>
      <w:r w:rsidRPr="00347C66">
        <w:br w:type="page"/>
      </w:r>
    </w:p>
    <w:p w:rsidR="00022F9F" w:rsidRPr="00347C66" w:rsidRDefault="00EB42A4" w:rsidP="000215E4">
      <w:pPr>
        <w:pStyle w:val="Sectionheader"/>
      </w:pPr>
      <w:r>
        <w:lastRenderedPageBreak/>
        <w:t xml:space="preserve">2. </w:t>
      </w:r>
      <w:r w:rsidR="000215E4">
        <w:t>STRUCTURE OF THE LENS</w:t>
      </w:r>
      <w:r w:rsidR="00022F9F" w:rsidRPr="00347C66">
        <w:t xml:space="preserve"> </w:t>
      </w:r>
    </w:p>
    <w:p w:rsidR="0099092F" w:rsidRPr="00621F12" w:rsidRDefault="0099092F" w:rsidP="0099092F">
      <w:pPr>
        <w:ind w:firstLine="708"/>
      </w:pPr>
      <w:proofErr w:type="spellStart"/>
      <w:r>
        <w:t>Mingi</w:t>
      </w:r>
      <w:proofErr w:type="spellEnd"/>
      <w:r>
        <w:t xml:space="preserve"> </w:t>
      </w:r>
      <w:proofErr w:type="spellStart"/>
      <w:r>
        <w:t>seletav</w:t>
      </w:r>
      <w:proofErr w:type="spellEnd"/>
      <w:r>
        <w:t xml:space="preserve"> </w:t>
      </w:r>
      <w:proofErr w:type="spellStart"/>
      <w:r>
        <w:t>joonis</w:t>
      </w:r>
      <w:proofErr w:type="spellEnd"/>
      <w:r>
        <w:t xml:space="preserve">, </w:t>
      </w:r>
      <w:proofErr w:type="spellStart"/>
      <w:r>
        <w:t>aga</w:t>
      </w:r>
      <w:proofErr w:type="spellEnd"/>
      <w:r>
        <w:t xml:space="preserve"> </w:t>
      </w:r>
      <w:proofErr w:type="spellStart"/>
      <w:r>
        <w:t>mitte</w:t>
      </w:r>
      <w:proofErr w:type="spellEnd"/>
      <w:r>
        <w:t xml:space="preserve"> see </w:t>
      </w:r>
      <w:proofErr w:type="spellStart"/>
      <w:r>
        <w:t>solidworks</w:t>
      </w:r>
      <w:proofErr w:type="spellEnd"/>
      <w:r>
        <w:t xml:space="preserve">, </w:t>
      </w:r>
      <w:proofErr w:type="spellStart"/>
      <w:r>
        <w:t>lihtsamat</w:t>
      </w:r>
      <w:proofErr w:type="spellEnd"/>
      <w:r>
        <w:t xml:space="preserve"> on </w:t>
      </w:r>
      <w:proofErr w:type="spellStart"/>
      <w:r>
        <w:t>vaja</w:t>
      </w:r>
      <w:proofErr w:type="spellEnd"/>
    </w:p>
    <w:p w:rsidR="0099092F" w:rsidRDefault="0099092F" w:rsidP="0099092F">
      <w:pPr>
        <w:pStyle w:val="Heading3"/>
        <w:ind w:firstLine="708"/>
      </w:pPr>
      <w:proofErr w:type="spellStart"/>
      <w:r>
        <w:t>Aktuaatori</w:t>
      </w:r>
      <w:proofErr w:type="spellEnd"/>
      <w:r>
        <w:t xml:space="preserve"> </w:t>
      </w:r>
      <w:proofErr w:type="spellStart"/>
      <w:r>
        <w:t>poolt</w:t>
      </w:r>
      <w:proofErr w:type="spellEnd"/>
      <w:r>
        <w:t xml:space="preserve"> </w:t>
      </w:r>
      <w:proofErr w:type="spellStart"/>
      <w:r>
        <w:t>avaldatav</w:t>
      </w:r>
      <w:proofErr w:type="spellEnd"/>
      <w:r>
        <w:t xml:space="preserve"> </w:t>
      </w:r>
      <w:proofErr w:type="spellStart"/>
      <w:r>
        <w:t>rõhk</w:t>
      </w:r>
      <w:proofErr w:type="spellEnd"/>
    </w:p>
    <w:p w:rsidR="003A3332" w:rsidRPr="003A3332" w:rsidRDefault="003A3332" w:rsidP="003A3332">
      <w:r>
        <w:t xml:space="preserve">To test the pressure </w:t>
      </w:r>
      <w:r w:rsidR="00B155B1">
        <w:t>range where</w:t>
      </w:r>
      <w:r w:rsidR="00706AB4">
        <w:t xml:space="preserve"> CPC actuator is </w:t>
      </w:r>
      <w:r w:rsidR="00B155B1">
        <w:t>operating</w:t>
      </w:r>
      <w:r w:rsidR="00706AB4">
        <w:t>, simple experiment was carried out. Little rubber balloon was attached to pressure sensor (</w:t>
      </w:r>
      <w:r w:rsidR="00706AB4" w:rsidRPr="004A4845">
        <w:rPr>
          <w:lang w:val="et-EE"/>
        </w:rPr>
        <w:t>Smartec SPD002GAsil</w:t>
      </w:r>
      <w:r w:rsidR="00706AB4">
        <w:t xml:space="preserve">) and squeezed by CPC actuator with an actuating voltage of 2.5V. </w:t>
      </w:r>
      <w:r w:rsidR="004241BC" w:rsidRPr="004241BC">
        <w:rPr>
          <w:color w:val="FF0000"/>
        </w:rPr>
        <w:t>Voltage w</w:t>
      </w:r>
      <w:r w:rsidR="00B155B1">
        <w:rPr>
          <w:color w:val="FF0000"/>
        </w:rPr>
        <w:t>as set back to</w:t>
      </w:r>
      <w:r w:rsidR="004241BC" w:rsidRPr="004241BC">
        <w:rPr>
          <w:color w:val="FF0000"/>
        </w:rPr>
        <w:t xml:space="preserve"> zero at the time t=100. </w:t>
      </w:r>
      <w:r w:rsidR="00706AB4">
        <w:t xml:space="preserve">Fig. 2.1 shows results </w:t>
      </w:r>
      <w:r w:rsidR="00B155B1">
        <w:t xml:space="preserve">where actuator position </w:t>
      </w:r>
      <w:r w:rsidR="00B155B1" w:rsidRPr="00B155B1">
        <w:rPr>
          <w:color w:val="FF0000"/>
        </w:rPr>
        <w:t>is</w:t>
      </w:r>
      <w:r w:rsidR="00B155B1">
        <w:t xml:space="preserve"> varied </w:t>
      </w:r>
      <w:r w:rsidR="00706AB4">
        <w:t>throughout the measurements. According to the results</w:t>
      </w:r>
      <w:r w:rsidR="004241BC">
        <w:t>,</w:t>
      </w:r>
      <w:r w:rsidR="00706AB4">
        <w:t xml:space="preserve"> </w:t>
      </w:r>
      <w:r w:rsidR="00B155B1">
        <w:t>the maximum pressure ~</w:t>
      </w:r>
      <w:r w:rsidR="00706AB4">
        <w:t xml:space="preserve">1 </w:t>
      </w:r>
      <w:proofErr w:type="spellStart"/>
      <w:r w:rsidR="00B155B1">
        <w:t>kPa</w:t>
      </w:r>
      <w:proofErr w:type="spellEnd"/>
      <w:r w:rsidR="00B155B1">
        <w:t xml:space="preserve"> was reached during the measurements</w:t>
      </w:r>
      <w:r w:rsidR="00706AB4">
        <w:t>.</w:t>
      </w:r>
    </w:p>
    <w:p w:rsidR="003A3332" w:rsidRPr="003A3332" w:rsidRDefault="003A3332" w:rsidP="003A3332">
      <w:r>
        <w:rPr>
          <w:noProof/>
          <w:lang w:val="et-EE" w:eastAsia="et-EE"/>
        </w:rPr>
        <w:drawing>
          <wp:inline distT="0" distB="0" distL="0" distR="0">
            <wp:extent cx="4227195" cy="3019425"/>
            <wp:effectExtent l="0" t="0" r="1905" b="9525"/>
            <wp:docPr id="13" name="Picture 13" descr="pressure_mul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essure_mult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7195" cy="3019425"/>
                    </a:xfrm>
                    <a:prstGeom prst="rect">
                      <a:avLst/>
                    </a:prstGeom>
                    <a:noFill/>
                    <a:ln>
                      <a:noFill/>
                    </a:ln>
                  </pic:spPr>
                </pic:pic>
              </a:graphicData>
            </a:graphic>
          </wp:inline>
        </w:drawing>
      </w:r>
    </w:p>
    <w:p w:rsidR="003A3332" w:rsidRPr="003A3332" w:rsidRDefault="003A3332" w:rsidP="003A3332"/>
    <w:p w:rsidR="0099092F" w:rsidRDefault="0099092F" w:rsidP="0099092F">
      <w:pPr>
        <w:pStyle w:val="Heading3"/>
        <w:ind w:firstLine="708"/>
      </w:pPr>
      <w:proofErr w:type="spellStart"/>
      <w:r>
        <w:t>Matemaatika</w:t>
      </w:r>
      <w:proofErr w:type="spellEnd"/>
    </w:p>
    <w:p w:rsidR="00136F17" w:rsidRDefault="00136F17" w:rsidP="00136F17">
      <w:r>
        <w:t xml:space="preserve">The center deformation of the </w:t>
      </w:r>
      <w:r w:rsidR="00CE7DB8">
        <w:t>lens membrane</w:t>
      </w:r>
      <w:r>
        <w:t xml:space="preserve"> can be expressed by following equation (</w:t>
      </w:r>
      <w:r w:rsidRPr="00136F17">
        <w:rPr>
          <w:color w:val="FF0000"/>
        </w:rPr>
        <w:t>REF</w:t>
      </w:r>
      <w:r w:rsidR="00CE7DB8">
        <w:rPr>
          <w:color w:val="FF0000"/>
        </w:rPr>
        <w:t xml:space="preserve"> to </w:t>
      </w:r>
      <w:proofErr w:type="spellStart"/>
      <w:r w:rsidR="00CE7DB8">
        <w:rPr>
          <w:color w:val="FF0000"/>
        </w:rPr>
        <w:t>roarks</w:t>
      </w:r>
      <w:proofErr w:type="spellEnd"/>
      <w:r w:rsidR="00CE7DB8">
        <w:rPr>
          <w:color w:val="FF0000"/>
        </w:rPr>
        <w:t xml:space="preserve"> stress &amp;strain</w:t>
      </w:r>
      <w:r>
        <w:t>):</w:t>
      </w:r>
    </w:p>
    <w:tbl>
      <w:tblPr>
        <w:tblStyle w:val="TableGrid"/>
        <w:tblW w:w="0" w:type="auto"/>
        <w:tblLook w:val="04A0" w:firstRow="1" w:lastRow="0" w:firstColumn="1" w:lastColumn="0" w:noHBand="0" w:noVBand="1"/>
      </w:tblPr>
      <w:tblGrid>
        <w:gridCol w:w="3282"/>
        <w:gridCol w:w="3282"/>
        <w:gridCol w:w="3282"/>
      </w:tblGrid>
      <w:tr w:rsidR="00136F17" w:rsidTr="00136F17">
        <w:tc>
          <w:tcPr>
            <w:tcW w:w="3282" w:type="dxa"/>
            <w:vAlign w:val="center"/>
          </w:tcPr>
          <w:p w:rsidR="00136F17" w:rsidRDefault="00136F17" w:rsidP="00136F17"/>
        </w:tc>
        <w:tc>
          <w:tcPr>
            <w:tcW w:w="3282" w:type="dxa"/>
            <w:vAlign w:val="center"/>
          </w:tcPr>
          <w:p w:rsidR="00136F17" w:rsidRPr="00136F17" w:rsidRDefault="00136F17"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Default="00136F17" w:rsidP="00136F17"/>
        </w:tc>
        <w:tc>
          <w:tcPr>
            <w:tcW w:w="3282" w:type="dxa"/>
            <w:vAlign w:val="center"/>
          </w:tcPr>
          <w:p w:rsidR="00136F17" w:rsidRDefault="00136F17" w:rsidP="00136F17">
            <w:r>
              <w:t>(1)</w:t>
            </w:r>
          </w:p>
        </w:tc>
      </w:tr>
    </w:tbl>
    <w:p w:rsidR="00136F17" w:rsidRDefault="00136F17" w:rsidP="00136F17"/>
    <w:p w:rsidR="00CE7DB8" w:rsidRDefault="005842D3" w:rsidP="00136F17">
      <w:proofErr w:type="gramStart"/>
      <w:r>
        <w:rPr>
          <w:sz w:val="22"/>
        </w:rPr>
        <w:t>w</w:t>
      </w:r>
      <w:r w:rsidR="00CE7DB8">
        <w:rPr>
          <w:sz w:val="22"/>
        </w:rPr>
        <w:t>here</w:t>
      </w:r>
      <w:proofErr w:type="gramEnd"/>
      <w:r w:rsidR="00CE7DB8">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CE7DB8">
        <w:t xml:space="preserve"> is the center deformation, p is the pressure applied to the membrane, r is the radius of the lens</w:t>
      </w:r>
      <w:r>
        <w:t>,</w:t>
      </w:r>
      <w:r w:rsidR="00CE7DB8">
        <w:t xml:space="preserve"> and D is the plate constant that is </w:t>
      </w:r>
      <w:r>
        <w:t>obtained from</w:t>
      </w:r>
      <w:r w:rsidR="00CE7DB8">
        <w:t>:</w:t>
      </w:r>
    </w:p>
    <w:tbl>
      <w:tblPr>
        <w:tblStyle w:val="TableGrid"/>
        <w:tblW w:w="0" w:type="auto"/>
        <w:tblLook w:val="04A0" w:firstRow="1" w:lastRow="0" w:firstColumn="1" w:lastColumn="0" w:noHBand="0" w:noVBand="1"/>
      </w:tblPr>
      <w:tblGrid>
        <w:gridCol w:w="3282"/>
        <w:gridCol w:w="3282"/>
        <w:gridCol w:w="3282"/>
      </w:tblGrid>
      <w:tr w:rsidR="005842D3" w:rsidTr="0036707D">
        <w:tc>
          <w:tcPr>
            <w:tcW w:w="3282" w:type="dxa"/>
            <w:vAlign w:val="center"/>
          </w:tcPr>
          <w:p w:rsidR="005842D3" w:rsidRDefault="005842D3" w:rsidP="0036707D"/>
        </w:tc>
        <w:tc>
          <w:tcPr>
            <w:tcW w:w="3282" w:type="dxa"/>
            <w:vAlign w:val="center"/>
          </w:tcPr>
          <w:p w:rsidR="005842D3" w:rsidRPr="00136F17"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Default="005842D3" w:rsidP="0036707D"/>
        </w:tc>
        <w:tc>
          <w:tcPr>
            <w:tcW w:w="3282" w:type="dxa"/>
            <w:vAlign w:val="center"/>
          </w:tcPr>
          <w:p w:rsidR="005842D3" w:rsidRDefault="005842D3" w:rsidP="005842D3">
            <w:r>
              <w:t>(</w:t>
            </w:r>
            <w:r>
              <w:t>2</w:t>
            </w:r>
            <w:r>
              <w:t>)</w:t>
            </w:r>
          </w:p>
        </w:tc>
      </w:tr>
    </w:tbl>
    <w:p w:rsidR="005842D3" w:rsidRDefault="005842D3" w:rsidP="00136F17">
      <w:pPr>
        <w:rPr>
          <w:sz w:val="22"/>
        </w:rPr>
      </w:pPr>
    </w:p>
    <w:p w:rsidR="00136F17" w:rsidRDefault="005842D3" w:rsidP="00136F17">
      <w:pPr>
        <w:rPr>
          <w:rFonts w:ascii="Arial" w:hAnsi="Arial"/>
        </w:rPr>
      </w:pPr>
      <w:proofErr w:type="gramStart"/>
      <w:r>
        <w:rPr>
          <w:rFonts w:ascii="Arial" w:hAnsi="Arial"/>
        </w:rPr>
        <w:t>where</w:t>
      </w:r>
      <w:proofErr w:type="gramEnd"/>
      <w:r>
        <w:rPr>
          <w:rFonts w:ascii="Arial" w:hAnsi="Arial"/>
        </w:rPr>
        <w:t xml:space="preserve"> </w:t>
      </w:r>
      <m:oMath>
        <m:r>
          <w:rPr>
            <w:rFonts w:ascii="Cambria Math" w:hAnsi="Cambria Math"/>
          </w:rPr>
          <m:t>E</m:t>
        </m:r>
      </m:oMath>
      <w:r>
        <w:rPr>
          <w:rFonts w:ascii="Arial" w:hAnsi="Arial"/>
        </w:rPr>
        <w:t xml:space="preserve"> is the modulus of elasticity of the PDMS, </w:t>
      </w:r>
      <m:oMath>
        <m:r>
          <w:rPr>
            <w:rFonts w:ascii="Cambria Math" w:hAnsi="Cambria Math"/>
          </w:rPr>
          <m:t>t</m:t>
        </m:r>
      </m:oMath>
      <w:r>
        <w:rPr>
          <w:rFonts w:ascii="Arial" w:hAnsi="Arial"/>
        </w:rPr>
        <w:t xml:space="preserve"> is the thickness of the lens membrane, and </w:t>
      </w:r>
      <m:oMath>
        <m:r>
          <w:rPr>
            <w:rFonts w:ascii="Cambria Math" w:hAnsi="Cambria Math"/>
          </w:rPr>
          <m:t>ν</m:t>
        </m:r>
      </m:oMath>
      <w:r>
        <w:rPr>
          <w:rFonts w:ascii="Arial" w:hAnsi="Arial"/>
        </w:rPr>
        <w:t xml:space="preserve"> is the Poisson’s ratio of the PDMS.</w:t>
      </w:r>
    </w:p>
    <w:p w:rsidR="000C609E" w:rsidRDefault="000C609E" w:rsidP="00136F17">
      <w:pPr>
        <w:rPr>
          <w:rFonts w:ascii="Arial" w:hAnsi="Arial"/>
        </w:rPr>
      </w:pPr>
      <w:r>
        <w:rPr>
          <w:rFonts w:ascii="Arial" w:hAnsi="Arial"/>
        </w:rPr>
        <w:t xml:space="preserve">Moreover, if center deformation is known we can find focal length by assuming the lens membrane profile to be sphere: </w:t>
      </w:r>
    </w:p>
    <w:p w:rsidR="005842D3" w:rsidRDefault="005842D3" w:rsidP="00136F17">
      <w:pPr>
        <w:rPr>
          <w:rFonts w:ascii="Arial" w:hAnsi="Arial"/>
        </w:rPr>
      </w:pPr>
    </w:p>
    <w:p w:rsidR="000C609E" w:rsidRDefault="000C609E" w:rsidP="00136F17">
      <w:pPr>
        <w:rPr>
          <w:rFonts w:ascii="Arial" w:hAnsi="Arial"/>
        </w:rPr>
      </w:pP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0C609E" w:rsidRPr="004A4845" w:rsidTr="000C609E">
        <w:trPr>
          <w:trHeight w:val="799"/>
          <w:jc w:val="center"/>
        </w:trPr>
        <w:tc>
          <w:tcPr>
            <w:tcW w:w="3296" w:type="dxa"/>
            <w:vAlign w:val="center"/>
          </w:tcPr>
          <w:p w:rsidR="000C609E" w:rsidRPr="004A4845" w:rsidRDefault="000C609E" w:rsidP="0036707D">
            <w:pPr>
              <w:jc w:val="right"/>
              <w:rPr>
                <w:sz w:val="22"/>
                <w:lang w:val="et-EE"/>
              </w:rPr>
            </w:pPr>
          </w:p>
        </w:tc>
        <w:tc>
          <w:tcPr>
            <w:tcW w:w="3296" w:type="dxa"/>
            <w:vAlign w:val="center"/>
          </w:tcPr>
          <w:p w:rsidR="000C609E" w:rsidRPr="000C609E" w:rsidRDefault="000C609E" w:rsidP="0036707D">
            <w:pPr>
              <w:rPr>
                <w:sz w:val="22"/>
                <w:lang w:val="et-EE"/>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4A4845" w:rsidRDefault="000C609E" w:rsidP="0036707D">
            <w:pPr>
              <w:rPr>
                <w:sz w:val="22"/>
                <w:lang w:val="et-EE"/>
              </w:rPr>
            </w:pPr>
            <w:r w:rsidRPr="004A4845">
              <w:rPr>
                <w:sz w:val="22"/>
                <w:lang w:val="et-EE"/>
              </w:rPr>
              <w:t>(3)</w:t>
            </w:r>
          </w:p>
        </w:tc>
      </w:tr>
    </w:tbl>
    <w:p w:rsidR="000C609E" w:rsidRDefault="000C609E" w:rsidP="00136F17">
      <w:proofErr w:type="gramStart"/>
      <w:r>
        <w:rPr>
          <w:sz w:val="22"/>
        </w:rPr>
        <w:t>where</w:t>
      </w:r>
      <w:proofErr w:type="gramEnd"/>
      <w:r>
        <w:rPr>
          <w:sz w:val="22"/>
        </w:rPr>
        <w:t xml:space="preserve"> </w:t>
      </w:r>
      <m:oMath>
        <m:r>
          <w:rPr>
            <w:rFonts w:ascii="Cambria Math" w:hAnsi="Cambria Math"/>
            <w:sz w:val="22"/>
          </w:rPr>
          <m:t>R</m:t>
        </m:r>
      </m:oMath>
      <w:r>
        <w:rPr>
          <w:sz w:val="22"/>
        </w:rPr>
        <w:t xml:space="preserve"> is the radius of curvature, </w:t>
      </w:r>
      <m:oMath>
        <m:r>
          <w:rPr>
            <w:rFonts w:ascii="Cambria Math" w:hAnsi="Cambria Math"/>
          </w:rPr>
          <m:t>r</m:t>
        </m:r>
      </m:oMath>
      <w:r>
        <w:rPr>
          <w:sz w:val="22"/>
        </w:rPr>
        <w:t xml:space="preserve"> is the radius of the membrane</w:t>
      </w:r>
      <w:r w:rsidR="00D411FF">
        <w:rPr>
          <w:sz w:val="22"/>
        </w:rPr>
        <w:t>, and</w:t>
      </w:r>
      <w:r>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t xml:space="preserve"> is the center deformation of the membrane</w:t>
      </w:r>
      <w:r w:rsidR="00D411FF">
        <w:t>. Now focal length could be found by following equation:</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D411FF" w:rsidRPr="004A4845" w:rsidTr="0036707D">
        <w:trPr>
          <w:trHeight w:val="799"/>
          <w:jc w:val="center"/>
        </w:trPr>
        <w:tc>
          <w:tcPr>
            <w:tcW w:w="3296" w:type="dxa"/>
            <w:vAlign w:val="center"/>
          </w:tcPr>
          <w:p w:rsidR="00D411FF" w:rsidRPr="004A4845" w:rsidRDefault="00D411FF" w:rsidP="0036707D">
            <w:pPr>
              <w:jc w:val="right"/>
              <w:rPr>
                <w:sz w:val="22"/>
                <w:lang w:val="et-EE"/>
              </w:rPr>
            </w:pPr>
          </w:p>
        </w:tc>
        <w:tc>
          <w:tcPr>
            <w:tcW w:w="3296" w:type="dxa"/>
            <w:vAlign w:val="center"/>
          </w:tcPr>
          <w:p w:rsidR="00D411FF" w:rsidRPr="00D411FF" w:rsidRDefault="00D411FF" w:rsidP="0036707D">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4A4845" w:rsidRDefault="00D411FF" w:rsidP="0036707D">
            <w:pPr>
              <w:rPr>
                <w:sz w:val="22"/>
                <w:lang w:val="et-EE"/>
              </w:rPr>
            </w:pPr>
            <w:r w:rsidRPr="004A4845">
              <w:rPr>
                <w:sz w:val="22"/>
                <w:lang w:val="et-EE"/>
              </w:rPr>
              <w:t>(</w:t>
            </w:r>
            <w:r>
              <w:rPr>
                <w:sz w:val="22"/>
                <w:lang w:val="et-EE"/>
              </w:rPr>
              <w:t>4</w:t>
            </w:r>
            <w:r w:rsidRPr="004A4845">
              <w:rPr>
                <w:sz w:val="22"/>
                <w:lang w:val="et-EE"/>
              </w:rPr>
              <w:t>)</w:t>
            </w:r>
          </w:p>
        </w:tc>
      </w:tr>
    </w:tbl>
    <w:p w:rsidR="00D411FF" w:rsidRPr="000C609E" w:rsidRDefault="00D411FF" w:rsidP="00136F17">
      <w:pPr>
        <w:rPr>
          <w:sz w:val="22"/>
        </w:rPr>
      </w:pPr>
    </w:p>
    <w:p w:rsidR="00136F17" w:rsidRPr="00136F17" w:rsidRDefault="00D411FF" w:rsidP="00136F17">
      <w:pPr>
        <w:rPr>
          <w:rFonts w:ascii="Arial" w:hAnsi="Arial"/>
        </w:rPr>
      </w:pPr>
      <w:r>
        <w:rPr>
          <w:rFonts w:ascii="Arial" w:hAnsi="Arial"/>
        </w:rPr>
        <w:t xml:space="preserve">Where </w:t>
      </w:r>
      <m:oMath>
        <m:r>
          <w:rPr>
            <w:rFonts w:ascii="Cambria Math" w:hAnsi="Cambria Math"/>
            <w:sz w:val="22"/>
          </w:rPr>
          <m:t>f</m:t>
        </m:r>
      </m:oMath>
      <w:r>
        <w:rPr>
          <w:rFonts w:ascii="Arial" w:hAnsi="Arial"/>
          <w:sz w:val="22"/>
        </w:rPr>
        <w:t xml:space="preserve"> is the focal length, </w:t>
      </w:r>
      <m:oMath>
        <m:r>
          <w:rPr>
            <w:rFonts w:ascii="Cambria Math" w:hAnsi="Cambria Math"/>
          </w:rPr>
          <m:t>R</m:t>
        </m:r>
      </m:oMath>
      <w:r>
        <w:rPr>
          <w:rFonts w:ascii="Arial" w:hAnsi="Arial"/>
        </w:rPr>
        <w:t xml:space="preserve"> is the radius of curva</w:t>
      </w:r>
      <w:proofErr w:type="spellStart"/>
      <w:r>
        <w:rPr>
          <w:rFonts w:ascii="Arial" w:hAnsi="Arial"/>
        </w:rPr>
        <w:t>ture</w:t>
      </w:r>
      <w:proofErr w:type="spellEnd"/>
      <w:r>
        <w:rPr>
          <w:rFonts w:ascii="Arial" w:hAnsi="Arial"/>
        </w:rPr>
        <w:t xml:space="preserve"> of the lens, and </w:t>
      </w:r>
      <m:oMath>
        <m:r>
          <w:rPr>
            <w:rFonts w:ascii="Cambria Math" w:hAnsi="Cambria Math"/>
          </w:rPr>
          <m:t>n</m:t>
        </m:r>
      </m:oMath>
      <w:r>
        <w:rPr>
          <w:rFonts w:ascii="Arial" w:hAnsi="Arial"/>
        </w:rPr>
        <w:t xml:space="preserve"> is the refractive index of the PDMS</w:t>
      </w:r>
      <w:r w:rsidR="00350B66">
        <w:rPr>
          <w:rFonts w:ascii="Arial" w:hAnsi="Arial"/>
        </w:rPr>
        <w:t>.</w:t>
      </w:r>
    </w:p>
    <w:p w:rsidR="001F6B98" w:rsidRPr="001F6B98" w:rsidRDefault="001F6B98" w:rsidP="001F6B98"/>
    <w:p w:rsidR="0099092F" w:rsidRDefault="0099092F" w:rsidP="0099092F">
      <w:pPr>
        <w:pStyle w:val="Heading3"/>
        <w:ind w:firstLine="708"/>
      </w:pPr>
      <w:proofErr w:type="spellStart"/>
      <w:r>
        <w:t>Comsoli</w:t>
      </w:r>
      <w:proofErr w:type="spellEnd"/>
      <w:r>
        <w:t xml:space="preserve"> </w:t>
      </w:r>
      <w:proofErr w:type="spellStart"/>
      <w:r>
        <w:t>arvutused</w:t>
      </w:r>
      <w:proofErr w:type="spellEnd"/>
    </w:p>
    <w:p w:rsidR="0099092F" w:rsidRDefault="0099092F" w:rsidP="0099092F">
      <w:pPr>
        <w:ind w:firstLine="708"/>
      </w:pPr>
      <w:proofErr w:type="spellStart"/>
      <w:r>
        <w:t>Joonised</w:t>
      </w:r>
      <w:proofErr w:type="spellEnd"/>
      <w:r>
        <w:t xml:space="preserve"> 5.3 </w:t>
      </w:r>
      <w:proofErr w:type="spellStart"/>
      <w:proofErr w:type="gramStart"/>
      <w:r>
        <w:t>ja</w:t>
      </w:r>
      <w:proofErr w:type="spellEnd"/>
      <w:proofErr w:type="gramEnd"/>
      <w:r>
        <w:t xml:space="preserve"> 5.4</w:t>
      </w:r>
    </w:p>
    <w:p w:rsidR="003A3332" w:rsidRDefault="003A3332" w:rsidP="0099092F">
      <w:pPr>
        <w:ind w:firstLine="708"/>
      </w:pPr>
      <w:r>
        <w:rPr>
          <w:noProof/>
          <w:lang w:val="et-EE" w:eastAsia="et-EE"/>
        </w:rPr>
        <mc:AlternateContent>
          <mc:Choice Requires="wps">
            <w:drawing>
              <wp:anchor distT="0" distB="0" distL="114300" distR="114300" simplePos="0" relativeHeight="251661312" behindDoc="0" locked="0" layoutInCell="1" allowOverlap="1" wp14:anchorId="796454D1" wp14:editId="1916BC95">
                <wp:simplePos x="0" y="0"/>
                <wp:positionH relativeFrom="column">
                  <wp:posOffset>4276395</wp:posOffset>
                </wp:positionH>
                <wp:positionV relativeFrom="paragraph">
                  <wp:posOffset>1433195</wp:posOffset>
                </wp:positionV>
                <wp:extent cx="840105" cy="1403985"/>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105" cy="1403985"/>
                        </a:xfrm>
                        <a:prstGeom prst="rect">
                          <a:avLst/>
                        </a:prstGeom>
                        <a:solidFill>
                          <a:srgbClr val="FFFFFF"/>
                        </a:solidFill>
                        <a:ln w="9525">
                          <a:noFill/>
                          <a:miter lim="800000"/>
                          <a:headEnd/>
                          <a:tailEnd/>
                        </a:ln>
                      </wps:spPr>
                      <wps:txbx>
                        <w:txbxContent>
                          <w:p w:rsidR="003A3332" w:rsidRDefault="003A3332" w:rsidP="003A3332">
                            <w:r>
                              <w:t>Equations 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36.7pt;margin-top:112.85pt;width:66.1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" stroked="f">
                <v:textbox style="mso-fit-shape-to-text:t">
                  <w:txbxContent>
                    <w:p w:rsidR="003A3332" w:rsidRDefault="003A3332" w:rsidP="003A3332">
                      <w:r>
                        <w:t>Equations X</w:t>
                      </w:r>
                    </w:p>
                  </w:txbxContent>
                </v:textbox>
              </v:shape>
            </w:pict>
          </mc:Fallback>
        </mc:AlternateContent>
      </w:r>
      <w:r>
        <w:rPr>
          <w:noProof/>
          <w:lang w:val="et-EE" w:eastAsia="et-EE"/>
        </w:rPr>
        <w:drawing>
          <wp:inline distT="0" distB="0" distL="0" distR="0" wp14:anchorId="6C5DE08A" wp14:editId="687C08A3">
            <wp:extent cx="4771390" cy="3346450"/>
            <wp:effectExtent l="0" t="0" r="10160" b="2540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16F2B" w:rsidRDefault="00D16F2B" w:rsidP="0099092F">
      <w:pPr>
        <w:ind w:firstLine="708"/>
      </w:pPr>
    </w:p>
    <w:p w:rsidR="0056439A" w:rsidRDefault="0056439A" w:rsidP="0056439A">
      <w:pPr>
        <w:keepNext/>
        <w:ind w:firstLine="708"/>
      </w:pPr>
      <w:r>
        <w:rPr>
          <w:noProof/>
          <w:lang w:val="et-EE" w:eastAsia="et-EE"/>
        </w:rPr>
        <w:lastRenderedPageBreak/>
        <mc:AlternateContent>
          <mc:Choice Requires="wps">
            <w:drawing>
              <wp:anchor distT="0" distB="0" distL="114300" distR="114300" simplePos="0" relativeHeight="251659264" behindDoc="0" locked="0" layoutInCell="1" allowOverlap="1" wp14:anchorId="279904F0" wp14:editId="345F409B">
                <wp:simplePos x="0" y="0"/>
                <wp:positionH relativeFrom="column">
                  <wp:posOffset>3940439</wp:posOffset>
                </wp:positionH>
                <wp:positionV relativeFrom="paragraph">
                  <wp:posOffset>1438910</wp:posOffset>
                </wp:positionV>
                <wp:extent cx="840232" cy="1403985"/>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232" cy="1403985"/>
                        </a:xfrm>
                        <a:prstGeom prst="rect">
                          <a:avLst/>
                        </a:prstGeom>
                        <a:solidFill>
                          <a:srgbClr val="FFFFFF"/>
                        </a:solidFill>
                        <a:ln w="9525">
                          <a:noFill/>
                          <a:miter lim="800000"/>
                          <a:headEnd/>
                          <a:tailEnd/>
                        </a:ln>
                      </wps:spPr>
                      <wps:txbx>
                        <w:txbxContent>
                          <w:p w:rsidR="0056439A" w:rsidRDefault="0056439A">
                            <w:r>
                              <w:t>Equations 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310.25pt;margin-top:113.3pt;width:66.1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ItIwIAACQ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" stroked="f">
                <v:textbox style="mso-fit-shape-to-text:t">
                  <w:txbxContent>
                    <w:p w:rsidR="0056439A" w:rsidRDefault="0056439A">
                      <w:r>
                        <w:t>Equations X</w:t>
                      </w:r>
                    </w:p>
                  </w:txbxContent>
                </v:textbox>
              </v:shape>
            </w:pict>
          </mc:Fallback>
        </mc:AlternateContent>
      </w:r>
      <w:r w:rsidR="00D16F2B">
        <w:rPr>
          <w:noProof/>
          <w:lang w:val="et-EE" w:eastAsia="et-EE"/>
        </w:rPr>
        <w:drawing>
          <wp:inline distT="0" distB="0" distL="0" distR="0" wp14:anchorId="453E56D8" wp14:editId="039682D3">
            <wp:extent cx="4413250" cy="3093720"/>
            <wp:effectExtent l="0" t="0" r="635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16F2B" w:rsidRDefault="0056439A" w:rsidP="0056439A">
      <w:pPr>
        <w:pStyle w:val="Caption"/>
      </w:pPr>
      <w:proofErr w:type="gramStart"/>
      <w:r>
        <w:t>Fig. 2.2 Focal length depending on thickness.</w:t>
      </w:r>
      <w:proofErr w:type="gramEnd"/>
    </w:p>
    <w:p w:rsidR="00D16F2B" w:rsidRDefault="00D16F2B" w:rsidP="0099092F">
      <w:pPr>
        <w:ind w:firstLine="708"/>
      </w:pPr>
    </w:p>
    <w:p w:rsidR="00D16F2B" w:rsidRDefault="00D16F2B" w:rsidP="0099092F">
      <w:pPr>
        <w:ind w:firstLine="708"/>
      </w:pPr>
    </w:p>
    <w:p w:rsidR="00D16F2B" w:rsidRPr="000838A8" w:rsidRDefault="00D16F2B" w:rsidP="0099092F">
      <w:pPr>
        <w:ind w:firstLine="708"/>
      </w:pPr>
    </w:p>
    <w:p w:rsidR="0099092F" w:rsidRDefault="00420858" w:rsidP="00420858">
      <w:pPr>
        <w:pStyle w:val="Sectionheader"/>
      </w:pPr>
      <w:r>
        <w:t xml:space="preserve">3. </w:t>
      </w:r>
      <w:r w:rsidR="0099092F">
        <w:t>Fabrication</w:t>
      </w:r>
    </w:p>
    <w:p w:rsidR="00D47EA6" w:rsidRPr="00621F12" w:rsidRDefault="00D47EA6" w:rsidP="00D47EA6">
      <w:proofErr w:type="spellStart"/>
      <w:proofErr w:type="gramStart"/>
      <w:r>
        <w:t>Ainult</w:t>
      </w:r>
      <w:proofErr w:type="spellEnd"/>
      <w:r>
        <w:t xml:space="preserve"> </w:t>
      </w:r>
      <w:proofErr w:type="spellStart"/>
      <w:r>
        <w:t>prototüüp</w:t>
      </w:r>
      <w:proofErr w:type="spellEnd"/>
      <w:r>
        <w:t xml:space="preserve"> 3.</w:t>
      </w:r>
      <w:proofErr w:type="gramEnd"/>
      <w:r>
        <w:t xml:space="preserve"> </w:t>
      </w:r>
      <w:proofErr w:type="spellStart"/>
      <w:r>
        <w:t>Natuke</w:t>
      </w:r>
      <w:proofErr w:type="spellEnd"/>
      <w:r>
        <w:t xml:space="preserve"> </w:t>
      </w:r>
      <w:proofErr w:type="spellStart"/>
      <w:r>
        <w:t>bondimisest</w:t>
      </w:r>
      <w:proofErr w:type="spellEnd"/>
      <w:r>
        <w:t xml:space="preserve"> </w:t>
      </w:r>
      <w:proofErr w:type="spellStart"/>
      <w:proofErr w:type="gramStart"/>
      <w:r>
        <w:t>ja</w:t>
      </w:r>
      <w:proofErr w:type="spellEnd"/>
      <w:proofErr w:type="gramEnd"/>
      <w:r>
        <w:t xml:space="preserve"> </w:t>
      </w:r>
      <w:proofErr w:type="spellStart"/>
      <w:r>
        <w:t>vormist</w:t>
      </w:r>
      <w:proofErr w:type="spellEnd"/>
      <w:r>
        <w:t xml:space="preserve"> </w:t>
      </w:r>
      <w:proofErr w:type="spellStart"/>
      <w:r>
        <w:t>ja</w:t>
      </w:r>
      <w:proofErr w:type="spellEnd"/>
      <w:r>
        <w:t xml:space="preserve"> </w:t>
      </w:r>
      <w:proofErr w:type="spellStart"/>
      <w:r>
        <w:t>lõplikust</w:t>
      </w:r>
      <w:proofErr w:type="spellEnd"/>
      <w:r>
        <w:t xml:space="preserve"> </w:t>
      </w:r>
      <w:proofErr w:type="spellStart"/>
      <w:r>
        <w:t>kujust</w:t>
      </w:r>
      <w:proofErr w:type="spellEnd"/>
      <w:r>
        <w:t>.</w:t>
      </w:r>
    </w:p>
    <w:p w:rsidR="00D47EA6" w:rsidRPr="00D47EA6" w:rsidRDefault="00D47EA6" w:rsidP="00D47EA6">
      <w:pPr>
        <w:pStyle w:val="Leadingparagraph"/>
      </w:pPr>
    </w:p>
    <w:p w:rsidR="007366A8" w:rsidRPr="007366A8" w:rsidRDefault="007366A8" w:rsidP="0099092F">
      <w:r>
        <w:t xml:space="preserve">To achieve lens system with </w:t>
      </w:r>
      <w:r w:rsidR="005842D3">
        <w:t xml:space="preserve">a </w:t>
      </w:r>
      <w:r>
        <w:t xml:space="preserve">structure as described in </w:t>
      </w:r>
      <w:r w:rsidR="005842D3">
        <w:rPr>
          <w:color w:val="FF0000"/>
        </w:rPr>
        <w:t>Sec. 2</w:t>
      </w:r>
      <w:r>
        <w:t>, special mold for the middle layer is needed</w:t>
      </w:r>
      <w:r w:rsidR="00B45C7B">
        <w:t xml:space="preserve"> (Fig 3.1)</w:t>
      </w:r>
      <w:r>
        <w:t>. We used CNC milling machine</w:t>
      </w:r>
      <w:r w:rsidR="00B45C7B">
        <w:t xml:space="preserve"> (</w:t>
      </w:r>
      <w:r w:rsidR="00B45C7B">
        <w:rPr>
          <w:lang w:val="et-EE"/>
        </w:rPr>
        <w:t>Wabeco, F1410LF</w:t>
      </w:r>
      <w:r w:rsidR="00B45C7B">
        <w:t>)</w:t>
      </w:r>
      <w:r>
        <w:t xml:space="preserve"> and Teflon to </w:t>
      </w:r>
      <w:r w:rsidR="00B45C7B">
        <w:t xml:space="preserve">construct the mold. Also simple rectangular mold was created for bottom layer. </w:t>
      </w:r>
    </w:p>
    <w:p w:rsidR="00C610DF" w:rsidRDefault="003602B5" w:rsidP="0099092F">
      <w:r>
        <w:rPr>
          <w:noProof/>
          <w:lang w:val="et-EE" w:eastAsia="et-EE"/>
        </w:rPr>
        <mc:AlternateContent>
          <mc:Choice Requires="wpg">
            <w:drawing>
              <wp:anchor distT="0" distB="0" distL="114300" distR="114300" simplePos="0" relativeHeight="251664384" behindDoc="0" locked="0" layoutInCell="1" allowOverlap="1">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3602B5" w:rsidRPr="003C05DB" w:rsidRDefault="003602B5"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Z3YqeRcAAAkXAAABUAAABkcnMvbWVk&#10;aWEvaW1hZ2UxLmpwZWf/2P/gABBKRklGAAEBAQDcANwAAP/bAEMAAgEBAgEBAgICAgICAgIDBQMD&#10;AwMDBgQEAwUHBgcHBwYHBwgJCwkICAoIBwcKDQoKCwwMDAwHCQ4PDQwOCwwMDP/bAEMBAgICAwMD&#10;BgMDBgwIBwgMDAwMDAwMDAwMDAwMDAwMDAwMDAwMDAwMDAwMDAwMDAwMDAwMDAwMDAwMDAwMDAwM&#10;DP/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oqRW+AAAA2gAAAA8AAABkcnMvZG93bnJldi54bWxET8uqwjAQ3Qv+Qxjh7jRV4SLVKD4QXPXi&#10;C7djM7bFZlKbqL1/bwTB1XA4z5nMGlOKB9WusKyg34tAEKdWF5wpOOzX3REI55E1lpZJwT85mE3b&#10;rQnG2j55S4+dz0QIYRejgtz7KpbSpTkZdD1bEQfuYmuDPsA6k7rGZwg3pRxE0a80WHBoyLGiZU7p&#10;dXc3Cm5/50U5GLqjWe35lKx0crjKRKmfTjMfg/DU+K/4497oMB/er7yvn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woqRW+AAAA2gAAAA8AAAAAAAAAAAAAAAAAnwIAAGRy&#10;cy9kb3ducmV2LnhtbFBLBQYAAAAABAAEAPcAAACKAwAAAAA=&#10;">
                  <v:imagedata r:id="rId13"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3602B5" w:rsidRPr="003C05DB" w:rsidRDefault="003602B5" w:rsidP="003602B5">
                        <w:pPr>
                          <w:pStyle w:val="Caption"/>
                          <w:rPr>
                            <w:noProof/>
                            <w:sz w:val="20"/>
                            <w:szCs w:val="20"/>
                          </w:rPr>
                        </w:pPr>
                        <w:r>
                          <w:t>Fig. 3.2</w:t>
                        </w:r>
                      </w:p>
                    </w:txbxContent>
                  </v:textbox>
                </v:shape>
                <w10:wrap type="square"/>
              </v:group>
            </w:pict>
          </mc:Fallback>
        </mc:AlternateContent>
      </w:r>
      <w:r w:rsidR="00F6333A">
        <w:t>PDMS (</w:t>
      </w:r>
      <w:proofErr w:type="spellStart"/>
      <w:r w:rsidR="00F6333A">
        <w:t>Sylgard</w:t>
      </w:r>
      <w:proofErr w:type="spellEnd"/>
      <w:r w:rsidR="00F6333A">
        <w:t xml:space="preserve"> 184) was obtained from Dow Corning</w:t>
      </w:r>
      <w:r w:rsidR="00D47EA6">
        <w:t>. Curing agent and base polymer was mixed using the ratio 1:10. Next, mixture was carefully stirred for about 5 minutes after which it was degased in vacuum oven</w:t>
      </w:r>
      <w:r w:rsidR="00D40EE4">
        <w:t xml:space="preserve"> at room temperature</w:t>
      </w:r>
      <w:r w:rsidR="00D47EA6">
        <w:t xml:space="preserve"> for another 10 minutes. Then, PDMS was casted into the molds</w:t>
      </w:r>
      <w:r w:rsidR="002B0273">
        <w:t xml:space="preserve"> </w:t>
      </w:r>
      <w:r w:rsidR="00D47EA6">
        <w:t xml:space="preserve">and </w:t>
      </w:r>
      <w:r w:rsidR="002B0273">
        <w:t xml:space="preserve">the film was </w:t>
      </w:r>
      <w:r w:rsidR="00B44700">
        <w:t>fabricated</w:t>
      </w:r>
      <w:r w:rsidR="002B0273">
        <w:t xml:space="preserve"> using</w:t>
      </w:r>
      <w:r w:rsidR="003E51C4">
        <w:t xml:space="preserve"> a </w:t>
      </w:r>
      <w:r w:rsidR="003E51C4" w:rsidRPr="003E51C4">
        <w:t>un</w:t>
      </w:r>
      <w:r w:rsidR="003E51C4">
        <w:t>i</w:t>
      </w:r>
      <w:r w:rsidR="003E51C4" w:rsidRPr="003E51C4">
        <w:t>versal casting applicator</w:t>
      </w:r>
      <w:r w:rsidR="003E51C4">
        <w:rPr>
          <w:color w:val="FF0000"/>
        </w:rPr>
        <w:t xml:space="preserve"> (MODEL HERE)</w:t>
      </w:r>
      <w:r w:rsidR="00B44700">
        <w:t xml:space="preserve">. </w:t>
      </w:r>
      <w:r w:rsidR="00874DA8">
        <w:t>A</w:t>
      </w:r>
      <w:r w:rsidR="00B44700">
        <w:t xml:space="preserve">ll three layers were heated at 60-65 C° </w:t>
      </w:r>
      <w:r w:rsidR="00F167FB">
        <w:t xml:space="preserve">for 20 minutes. By </w:t>
      </w:r>
      <w:r w:rsidR="00B45C7B">
        <w:t xml:space="preserve">this </w:t>
      </w:r>
      <w:proofErr w:type="spellStart"/>
      <w:r w:rsidR="00B45C7B">
        <w:t>proccess</w:t>
      </w:r>
      <w:proofErr w:type="spellEnd"/>
      <w:r w:rsidR="00F167FB">
        <w:t>,</w:t>
      </w:r>
      <w:r w:rsidR="00B44700">
        <w:t xml:space="preserve"> enough crosslinks are formed in PDMS to remove mi</w:t>
      </w:r>
      <w:r w:rsidR="00874DA8">
        <w:t>ddle layer from the mold without damage</w:t>
      </w:r>
      <w:r w:rsidR="003E51C4">
        <w:t>, still leaving the ability to bond to another PDMS layer by further curing</w:t>
      </w:r>
      <w:r w:rsidR="00874DA8">
        <w:t xml:space="preserve">. </w:t>
      </w:r>
      <w:r w:rsidR="00F167FB">
        <w:t>Next, the removed</w:t>
      </w:r>
      <w:r w:rsidR="00874DA8">
        <w:t xml:space="preserve"> layer </w:t>
      </w:r>
      <w:r w:rsidR="00F167FB">
        <w:t>was</w:t>
      </w:r>
      <w:r w:rsidR="00874DA8">
        <w:t xml:space="preserve"> </w:t>
      </w:r>
      <w:r w:rsidR="00F167FB">
        <w:t>attached between other layers</w:t>
      </w:r>
      <w:r w:rsidR="00874DA8">
        <w:t xml:space="preserve"> and heated at 90 C° for about an hour</w:t>
      </w:r>
      <w:r w:rsidR="00F167FB">
        <w:t xml:space="preserve"> to </w:t>
      </w:r>
      <w:r w:rsidR="003E51C4">
        <w:t>final cure the PDMS. Finally the liquid was</w:t>
      </w:r>
      <w:r w:rsidR="00B477BF">
        <w:t xml:space="preserve"> injected into the lens system</w:t>
      </w:r>
      <w:r w:rsidR="00D40EE4">
        <w:t xml:space="preserve"> via syringe</w:t>
      </w:r>
      <w:r w:rsidR="00B477BF">
        <w:t>. Ethylene glycol was used as the liquid, because of its very similar refraction index to PDMS</w:t>
      </w:r>
      <w:r w:rsidR="00B45C7B">
        <w:t xml:space="preserve"> (~1.43) </w:t>
      </w:r>
      <w:r w:rsidR="00B45C7B" w:rsidRPr="00B45C7B">
        <w:rPr>
          <w:color w:val="FF0000"/>
        </w:rPr>
        <w:t>(REF)</w:t>
      </w:r>
      <w:r w:rsidR="00B477BF">
        <w:t xml:space="preserve">. This enables us </w:t>
      </w:r>
      <w:r w:rsidR="00D6677D">
        <w:t xml:space="preserve">not to </w:t>
      </w:r>
      <w:r w:rsidR="005D238A">
        <w:t>consider</w:t>
      </w:r>
      <w:r w:rsidR="00B477BF">
        <w:t xml:space="preserve"> the light fraction between liquid and PDMS.</w:t>
      </w:r>
      <w:r w:rsidR="00D40EE4">
        <w:t xml:space="preserve"> </w:t>
      </w:r>
      <w:r w:rsidR="004B50A3">
        <w:t>Because</w:t>
      </w:r>
      <w:r w:rsidR="00D40EE4">
        <w:t xml:space="preserve"> </w:t>
      </w:r>
      <w:r w:rsidR="004B50A3">
        <w:t>of the toxicity of ethylene glycol</w:t>
      </w:r>
      <w:r w:rsidR="00D40EE4">
        <w:t>, the usage of this device is limited in the fields of biomedicine. Instead</w:t>
      </w:r>
      <w:r w:rsidR="005F6962">
        <w:t xml:space="preserve"> ethylene glycol,</w:t>
      </w:r>
      <w:r w:rsidR="00D40EE4">
        <w:t xml:space="preserve"> water has been used (</w:t>
      </w:r>
      <w:r w:rsidR="00D40EE4">
        <w:rPr>
          <w:color w:val="FF0000"/>
        </w:rPr>
        <w:t>REF</w:t>
      </w:r>
      <w:r w:rsidR="00D40EE4">
        <w:t xml:space="preserve">), but in that case vaporization of the water through PDMS has to be considered. </w:t>
      </w:r>
      <w:r w:rsidR="004B50A3">
        <w:t xml:space="preserve">For example water vaporization has been avoided using PDMS surface </w:t>
      </w:r>
      <w:r w:rsidR="005F6962">
        <w:t xml:space="preserve">treatment with oxygen </w:t>
      </w:r>
      <w:r w:rsidR="004B50A3">
        <w:t>plasma</w:t>
      </w:r>
      <w:r w:rsidR="005F6962">
        <w:t xml:space="preserve"> </w:t>
      </w:r>
      <w:r w:rsidR="004B50A3">
        <w:t>(</w:t>
      </w:r>
      <w:r w:rsidR="004B50A3">
        <w:rPr>
          <w:color w:val="FF0000"/>
        </w:rPr>
        <w:t>REF</w:t>
      </w:r>
      <w:r w:rsidR="004B50A3">
        <w:t>). The result of e</w:t>
      </w:r>
      <w:r w:rsidR="0082715E">
        <w:t xml:space="preserve">thylene glycol filled tunable lens is shown in </w:t>
      </w:r>
      <w:r w:rsidR="00B45C7B">
        <w:t>Fig 3.2</w:t>
      </w:r>
      <w:r w:rsidR="0082715E">
        <w:t>.</w:t>
      </w:r>
      <w:r w:rsidRPr="003602B5">
        <w:rPr>
          <w:noProof/>
          <w:lang w:val="et-EE" w:eastAsia="et-EE"/>
        </w:rPr>
        <w:t xml:space="preserve"> </w:t>
      </w:r>
    </w:p>
    <w:p w:rsidR="00D47EA6" w:rsidRDefault="00C610DF" w:rsidP="003602B5">
      <w:pPr>
        <w:keepNext/>
      </w:pPr>
      <w:r w:rsidRPr="00C610DF">
        <w:rPr>
          <w:noProof/>
          <w:lang w:val="et-EE"/>
        </w:rPr>
        <w:t xml:space="preserve"> </w:t>
      </w:r>
    </w:p>
    <w:p w:rsidR="007366A8" w:rsidRDefault="007366A8">
      <w:pPr>
        <w:rPr>
          <w:b/>
          <w:caps/>
          <w:noProof/>
          <w:spacing w:val="10"/>
          <w:sz w:val="22"/>
        </w:rPr>
      </w:pPr>
      <w:r>
        <w:br w:type="page"/>
      </w:r>
    </w:p>
    <w:p w:rsidR="0099092F" w:rsidRDefault="00420858" w:rsidP="00420858">
      <w:pPr>
        <w:pStyle w:val="Sectionheader"/>
      </w:pPr>
      <w:r>
        <w:lastRenderedPageBreak/>
        <w:t xml:space="preserve">4. </w:t>
      </w:r>
      <w:r w:rsidR="0099092F">
        <w:t>Experimental</w:t>
      </w:r>
    </w:p>
    <w:p w:rsidR="0099092F" w:rsidRDefault="0099092F" w:rsidP="0099092F">
      <w:proofErr w:type="spellStart"/>
      <w:r>
        <w:t>Pilt</w:t>
      </w:r>
      <w:proofErr w:type="spellEnd"/>
      <w:r>
        <w:t xml:space="preserve"> 6.8</w:t>
      </w:r>
      <w:r w:rsidR="00EC1A5E" w:rsidRPr="00EC1A5E">
        <w:rPr>
          <w:rStyle w:val="Normal"/>
          <w:snapToGrid w:val="0"/>
          <w:color w:val="000000"/>
          <w:w w:val="0"/>
          <w:sz w:val="0"/>
          <w:szCs w:val="0"/>
          <w:u w:color="000000"/>
          <w:bdr w:val="none" w:sz="0" w:space="0" w:color="000000"/>
          <w:shd w:val="clear" w:color="000000" w:fill="000000"/>
          <w:lang w:val="x-none" w:eastAsia="x-none" w:bidi="x-none"/>
        </w:rPr>
        <w:t xml:space="preserve"> </w:t>
      </w:r>
      <w:r w:rsidR="00EC1A5E">
        <w:rPr>
          <w:noProof/>
          <w:lang w:val="et-EE" w:eastAsia="et-EE"/>
        </w:rPr>
        <w:drawing>
          <wp:inline distT="0" distB="0" distL="0" distR="0">
            <wp:extent cx="3584344" cy="2735885"/>
            <wp:effectExtent l="0" t="0" r="0" b="7620"/>
            <wp:docPr id="2" name="Picture 2" descr="D:\doktorantuur\eapad\spie_paper\experimental_setu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experimental_setup.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4521" cy="2736020"/>
                    </a:xfrm>
                    <a:prstGeom prst="rect">
                      <a:avLst/>
                    </a:prstGeom>
                    <a:noFill/>
                    <a:ln>
                      <a:noFill/>
                    </a:ln>
                  </pic:spPr>
                </pic:pic>
              </a:graphicData>
            </a:graphic>
          </wp:inline>
        </w:drawing>
      </w:r>
    </w:p>
    <w:p w:rsidR="0099092F" w:rsidRDefault="0099092F" w:rsidP="0099092F">
      <w:proofErr w:type="spellStart"/>
      <w:r>
        <w:t>Vedeliku</w:t>
      </w:r>
      <w:proofErr w:type="spellEnd"/>
      <w:r>
        <w:t xml:space="preserve"> </w:t>
      </w:r>
      <w:proofErr w:type="spellStart"/>
      <w:r>
        <w:t>valik</w:t>
      </w:r>
      <w:proofErr w:type="spellEnd"/>
    </w:p>
    <w:p w:rsidR="00D16F2B" w:rsidRDefault="00D16F2B" w:rsidP="0099092F"/>
    <w:p w:rsidR="00D16F2B" w:rsidRDefault="00D16F2B" w:rsidP="0099092F">
      <w:r>
        <w:rPr>
          <w:noProof/>
          <w:lang w:val="et-EE" w:eastAsia="et-EE"/>
        </w:rPr>
        <w:drawing>
          <wp:inline distT="0" distB="0" distL="0" distR="0">
            <wp:extent cx="3694176" cy="2321986"/>
            <wp:effectExtent l="0" t="0" r="1905" b="2540"/>
            <wp:docPr id="3" name="Picture 3" descr="p_focal_voltage_vs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_focal_voltage_vs_tim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94507" cy="2322194"/>
                    </a:xfrm>
                    <a:prstGeom prst="rect">
                      <a:avLst/>
                    </a:prstGeom>
                    <a:noFill/>
                    <a:ln>
                      <a:noFill/>
                    </a:ln>
                  </pic:spPr>
                </pic:pic>
              </a:graphicData>
            </a:graphic>
          </wp:inline>
        </w:drawing>
      </w:r>
    </w:p>
    <w:p w:rsidR="0099092F" w:rsidRDefault="0099092F" w:rsidP="0099092F">
      <w:proofErr w:type="spellStart"/>
      <w:r>
        <w:t>Pilt</w:t>
      </w:r>
      <w:proofErr w:type="spellEnd"/>
      <w:r>
        <w:t xml:space="preserve"> 7.1 </w:t>
      </w:r>
      <w:proofErr w:type="spellStart"/>
      <w:proofErr w:type="gramStart"/>
      <w:r>
        <w:t>ja</w:t>
      </w:r>
      <w:proofErr w:type="spellEnd"/>
      <w:proofErr w:type="gramEnd"/>
      <w:r>
        <w:t xml:space="preserve"> </w:t>
      </w:r>
      <w:proofErr w:type="spellStart"/>
      <w:r>
        <w:t>seletus</w:t>
      </w:r>
      <w:bookmarkStart w:id="0" w:name="_GoBack"/>
      <w:bookmarkEnd w:id="0"/>
      <w:proofErr w:type="spellEnd"/>
    </w:p>
    <w:p w:rsidR="00D16F2B" w:rsidRDefault="00D16F2B" w:rsidP="0099092F"/>
    <w:p w:rsidR="00D16F2B" w:rsidRDefault="00D16F2B" w:rsidP="0099092F"/>
    <w:p w:rsidR="0099092F" w:rsidRDefault="0099092F" w:rsidP="0099092F">
      <w:proofErr w:type="spellStart"/>
      <w:r>
        <w:t>Pilt</w:t>
      </w:r>
      <w:proofErr w:type="spellEnd"/>
      <w:r>
        <w:t xml:space="preserve"> 8.1 </w:t>
      </w:r>
      <w:proofErr w:type="spellStart"/>
      <w:proofErr w:type="gramStart"/>
      <w:r>
        <w:t>ja</w:t>
      </w:r>
      <w:proofErr w:type="spellEnd"/>
      <w:proofErr w:type="gramEnd"/>
      <w:r>
        <w:t xml:space="preserve"> </w:t>
      </w:r>
      <w:proofErr w:type="spellStart"/>
      <w:r>
        <w:t>seletus</w:t>
      </w:r>
      <w:proofErr w:type="spellEnd"/>
    </w:p>
    <w:p w:rsidR="0099092F" w:rsidRDefault="00420858" w:rsidP="00420858">
      <w:pPr>
        <w:pStyle w:val="Sectionheader"/>
      </w:pPr>
      <w:r>
        <w:t xml:space="preserve">5. </w:t>
      </w:r>
      <w:r w:rsidR="0099092F">
        <w:t>Conclusions</w:t>
      </w:r>
    </w:p>
    <w:p w:rsidR="005D238A" w:rsidRDefault="005D238A" w:rsidP="005D238A">
      <w:pPr>
        <w:rPr>
          <w:lang w:val="et-EE"/>
        </w:rPr>
      </w:pPr>
      <w:r w:rsidRPr="004A4845">
        <w:rPr>
          <w:lang w:val="et-EE"/>
        </w:rPr>
        <w:t xml:space="preserve">We have demonstrated a simple and cheap solution to construct a variable focal lens using </w:t>
      </w:r>
      <w:r>
        <w:rPr>
          <w:lang w:val="et-EE"/>
        </w:rPr>
        <w:t>carbon-polymer composite actuator, CNC milling machine and partial PDMS curing technology. According to measurements the f</w:t>
      </w:r>
      <w:r w:rsidRPr="004A4845">
        <w:rPr>
          <w:lang w:val="et-EE"/>
        </w:rPr>
        <w:t xml:space="preserve">ocal length from </w:t>
      </w:r>
      <w:r>
        <w:rPr>
          <w:lang w:val="et-EE"/>
        </w:rPr>
        <w:t xml:space="preserve">∞ </w:t>
      </w:r>
      <w:r w:rsidRPr="004A4845">
        <w:rPr>
          <w:lang w:val="et-EE"/>
        </w:rPr>
        <w:t>to 1</w:t>
      </w:r>
      <w:r>
        <w:rPr>
          <w:lang w:val="et-EE"/>
        </w:rPr>
        <w:t>7 m</w:t>
      </w:r>
      <w:r w:rsidRPr="004A4845">
        <w:rPr>
          <w:lang w:val="et-EE"/>
        </w:rPr>
        <w:t xml:space="preserve">m was achieved. </w:t>
      </w:r>
      <w:r>
        <w:rPr>
          <w:lang w:val="et-EE"/>
        </w:rPr>
        <w:t>The result is limited to 40 mm because of the measurement technique that requires a high resolution CCD and a high quality screen for larger focal length values.</w:t>
      </w:r>
    </w:p>
    <w:p w:rsidR="0099092F" w:rsidRPr="0099092F" w:rsidRDefault="0099092F" w:rsidP="0099092F">
      <w:pPr>
        <w:pStyle w:val="StandardParagraph"/>
      </w:pPr>
    </w:p>
    <w:p w:rsidR="00576723" w:rsidRPr="00347C66" w:rsidRDefault="00576723" w:rsidP="000215E4">
      <w:pPr>
        <w:pStyle w:val="Referencelist"/>
      </w:pPr>
    </w:p>
    <w:sectPr w:rsidR="00576723" w:rsidRPr="00347C66"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433" w:rsidRDefault="00215433">
      <w:r>
        <w:separator/>
      </w:r>
    </w:p>
  </w:endnote>
  <w:endnote w:type="continuationSeparator" w:id="0">
    <w:p w:rsidR="00215433" w:rsidRDefault="00215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433" w:rsidRDefault="00215433">
      <w:r>
        <w:separator/>
      </w:r>
    </w:p>
  </w:footnote>
  <w:footnote w:type="continuationSeparator" w:id="0">
    <w:p w:rsidR="00215433" w:rsidRDefault="00215433">
      <w:r>
        <w:continuationSeparator/>
      </w:r>
    </w:p>
  </w:footnote>
  <w:footnote w:id="1">
    <w:p w:rsidR="00D758E4" w:rsidRPr="00D758E4" w:rsidRDefault="00D758E4">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215E4"/>
    <w:rsid w:val="00022F9F"/>
    <w:rsid w:val="00035374"/>
    <w:rsid w:val="00097409"/>
    <w:rsid w:val="000B5AAD"/>
    <w:rsid w:val="000C609E"/>
    <w:rsid w:val="00105D57"/>
    <w:rsid w:val="00136F17"/>
    <w:rsid w:val="0015206F"/>
    <w:rsid w:val="001705BD"/>
    <w:rsid w:val="00172375"/>
    <w:rsid w:val="00174631"/>
    <w:rsid w:val="00183B2F"/>
    <w:rsid w:val="001A5462"/>
    <w:rsid w:val="001A7FFA"/>
    <w:rsid w:val="001E35C3"/>
    <w:rsid w:val="001F1AF1"/>
    <w:rsid w:val="001F6B98"/>
    <w:rsid w:val="002061A9"/>
    <w:rsid w:val="00215433"/>
    <w:rsid w:val="002B0273"/>
    <w:rsid w:val="002C53DD"/>
    <w:rsid w:val="00314ACE"/>
    <w:rsid w:val="00347C66"/>
    <w:rsid w:val="00350B66"/>
    <w:rsid w:val="00351132"/>
    <w:rsid w:val="003602B5"/>
    <w:rsid w:val="003836CF"/>
    <w:rsid w:val="003A3332"/>
    <w:rsid w:val="003E3D84"/>
    <w:rsid w:val="003E51C4"/>
    <w:rsid w:val="00420858"/>
    <w:rsid w:val="004241BC"/>
    <w:rsid w:val="00424ECE"/>
    <w:rsid w:val="00434947"/>
    <w:rsid w:val="004465CD"/>
    <w:rsid w:val="00463662"/>
    <w:rsid w:val="00486AC4"/>
    <w:rsid w:val="004A6004"/>
    <w:rsid w:val="004B374B"/>
    <w:rsid w:val="004B50A3"/>
    <w:rsid w:val="00510B7F"/>
    <w:rsid w:val="0056439A"/>
    <w:rsid w:val="00576723"/>
    <w:rsid w:val="005842D3"/>
    <w:rsid w:val="00591E1F"/>
    <w:rsid w:val="005A4E99"/>
    <w:rsid w:val="005B00CC"/>
    <w:rsid w:val="005C2121"/>
    <w:rsid w:val="005D238A"/>
    <w:rsid w:val="005F6962"/>
    <w:rsid w:val="006B1C41"/>
    <w:rsid w:val="006B71ED"/>
    <w:rsid w:val="00706AB4"/>
    <w:rsid w:val="007366A8"/>
    <w:rsid w:val="00763DF8"/>
    <w:rsid w:val="00800160"/>
    <w:rsid w:val="00810C91"/>
    <w:rsid w:val="00814877"/>
    <w:rsid w:val="0082715E"/>
    <w:rsid w:val="00874DA8"/>
    <w:rsid w:val="00877E5C"/>
    <w:rsid w:val="008A44BC"/>
    <w:rsid w:val="008B396F"/>
    <w:rsid w:val="008F6A9E"/>
    <w:rsid w:val="009124FF"/>
    <w:rsid w:val="00917916"/>
    <w:rsid w:val="00963F52"/>
    <w:rsid w:val="00964C34"/>
    <w:rsid w:val="0099092F"/>
    <w:rsid w:val="00992E6A"/>
    <w:rsid w:val="009B2C72"/>
    <w:rsid w:val="009F3F08"/>
    <w:rsid w:val="00A35DC5"/>
    <w:rsid w:val="00A40E78"/>
    <w:rsid w:val="00A63D1D"/>
    <w:rsid w:val="00A723A2"/>
    <w:rsid w:val="00A82145"/>
    <w:rsid w:val="00B155B1"/>
    <w:rsid w:val="00B2494E"/>
    <w:rsid w:val="00B37284"/>
    <w:rsid w:val="00B44700"/>
    <w:rsid w:val="00B45C7B"/>
    <w:rsid w:val="00B477BF"/>
    <w:rsid w:val="00B66AFA"/>
    <w:rsid w:val="00C450BC"/>
    <w:rsid w:val="00C610DF"/>
    <w:rsid w:val="00C66F52"/>
    <w:rsid w:val="00C87027"/>
    <w:rsid w:val="00CE7DB8"/>
    <w:rsid w:val="00D16F2B"/>
    <w:rsid w:val="00D20E4F"/>
    <w:rsid w:val="00D21A0D"/>
    <w:rsid w:val="00D21C3E"/>
    <w:rsid w:val="00D40EE4"/>
    <w:rsid w:val="00D411FF"/>
    <w:rsid w:val="00D47EA6"/>
    <w:rsid w:val="00D60856"/>
    <w:rsid w:val="00D6677D"/>
    <w:rsid w:val="00D758E4"/>
    <w:rsid w:val="00DB7FC8"/>
    <w:rsid w:val="00DE126E"/>
    <w:rsid w:val="00DF17BB"/>
    <w:rsid w:val="00E05C32"/>
    <w:rsid w:val="00EB128B"/>
    <w:rsid w:val="00EB42A4"/>
    <w:rsid w:val="00EC1A5E"/>
    <w:rsid w:val="00EE0B3E"/>
    <w:rsid w:val="00EF1CC3"/>
    <w:rsid w:val="00EF2669"/>
    <w:rsid w:val="00F117FD"/>
    <w:rsid w:val="00F167FB"/>
    <w:rsid w:val="00F369C0"/>
    <w:rsid w:val="00F6333A"/>
    <w:rsid w:val="00F82657"/>
    <w:rsid w:val="00F837BB"/>
    <w:rsid w:val="00F93B41"/>
    <w:rsid w:val="00FA6538"/>
    <w:rsid w:val="00FB39B6"/>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veix\Desktop\kool\magistrit66\mathcad\center_deformation_different_tickne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veix\Desktop\kool\magistrit66\mathcad\center_deformation_different_tickne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t-EE"/>
  <c:roundedCorners val="1"/>
  <c:style val="2"/>
  <c:chart>
    <c:autoTitleDeleted val="1"/>
    <c:plotArea>
      <c:layout/>
      <c:scatterChart>
        <c:scatterStyle val="lineMarker"/>
        <c:varyColors val="1"/>
        <c:ser>
          <c:idx val="1"/>
          <c:order val="0"/>
          <c:tx>
            <c:strRef>
              <c:f>center_deformation_different_ti!$C$3</c:f>
              <c:strCache>
                <c:ptCount val="1"/>
                <c:pt idx="0">
                  <c:v>Valemid 5.1-5.4</c:v>
                </c:pt>
              </c:strCache>
            </c:strRef>
          </c:tx>
          <c:marker>
            <c:symbol val="none"/>
          </c:marker>
          <c:xVal>
            <c:numRef>
              <c:f>center_deformation_different_ti!$A$4:$A$84</c:f>
              <c:numCache>
                <c:formatCode>General</c:formatCode>
                <c:ptCount val="81"/>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pt idx="51">
                  <c:v>71</c:v>
                </c:pt>
                <c:pt idx="52">
                  <c:v>72</c:v>
                </c:pt>
                <c:pt idx="53">
                  <c:v>73</c:v>
                </c:pt>
                <c:pt idx="54">
                  <c:v>74</c:v>
                </c:pt>
                <c:pt idx="55">
                  <c:v>75</c:v>
                </c:pt>
                <c:pt idx="56">
                  <c:v>76</c:v>
                </c:pt>
                <c:pt idx="57">
                  <c:v>77</c:v>
                </c:pt>
                <c:pt idx="58">
                  <c:v>78</c:v>
                </c:pt>
                <c:pt idx="59">
                  <c:v>79</c:v>
                </c:pt>
                <c:pt idx="60">
                  <c:v>80</c:v>
                </c:pt>
                <c:pt idx="61">
                  <c:v>81</c:v>
                </c:pt>
                <c:pt idx="62">
                  <c:v>82</c:v>
                </c:pt>
                <c:pt idx="63">
                  <c:v>83</c:v>
                </c:pt>
                <c:pt idx="64">
                  <c:v>84</c:v>
                </c:pt>
                <c:pt idx="65">
                  <c:v>85</c:v>
                </c:pt>
                <c:pt idx="66">
                  <c:v>86</c:v>
                </c:pt>
                <c:pt idx="67">
                  <c:v>87</c:v>
                </c:pt>
                <c:pt idx="68">
                  <c:v>88</c:v>
                </c:pt>
                <c:pt idx="69">
                  <c:v>89</c:v>
                </c:pt>
                <c:pt idx="70">
                  <c:v>90</c:v>
                </c:pt>
                <c:pt idx="71">
                  <c:v>91</c:v>
                </c:pt>
                <c:pt idx="72">
                  <c:v>92</c:v>
                </c:pt>
                <c:pt idx="73">
                  <c:v>93</c:v>
                </c:pt>
                <c:pt idx="74">
                  <c:v>94</c:v>
                </c:pt>
                <c:pt idx="75">
                  <c:v>95</c:v>
                </c:pt>
                <c:pt idx="76">
                  <c:v>96</c:v>
                </c:pt>
                <c:pt idx="77">
                  <c:v>97</c:v>
                </c:pt>
                <c:pt idx="78">
                  <c:v>98</c:v>
                </c:pt>
                <c:pt idx="79">
                  <c:v>99</c:v>
                </c:pt>
                <c:pt idx="80">
                  <c:v>100</c:v>
                </c:pt>
              </c:numCache>
            </c:numRef>
          </c:xVal>
          <c:yVal>
            <c:numRef>
              <c:f>center_deformation_different_ti!$C$4:$C$84</c:f>
              <c:numCache>
                <c:formatCode>General</c:formatCode>
                <c:ptCount val="81"/>
                <c:pt idx="0">
                  <c:v>625.05465420809719</c:v>
                </c:pt>
                <c:pt idx="1">
                  <c:v>539.94571144204372</c:v>
                </c:pt>
                <c:pt idx="2">
                  <c:v>469.61281307896098</c:v>
                </c:pt>
                <c:pt idx="3">
                  <c:v>410.98358129898685</c:v>
                </c:pt>
                <c:pt idx="4">
                  <c:v>361.72144340746286</c:v>
                </c:pt>
                <c:pt idx="5">
                  <c:v>320.02798295454602</c:v>
                </c:pt>
                <c:pt idx="6">
                  <c:v>284.50371151938896</c:v>
                </c:pt>
                <c:pt idx="7">
                  <c:v>254.048530897972</c:v>
                </c:pt>
                <c:pt idx="8">
                  <c:v>227.78959701461199</c:v>
                </c:pt>
                <c:pt idx="9">
                  <c:v>205.02838302779006</c:v>
                </c:pt>
                <c:pt idx="10">
                  <c:v>185.20137902462102</c:v>
                </c:pt>
                <c:pt idx="11">
                  <c:v>167.85060030427906</c:v>
                </c:pt>
                <c:pt idx="12">
                  <c:v>152.60123393752406</c:v>
                </c:pt>
                <c:pt idx="13">
                  <c:v>139.14453720858094</c:v>
                </c:pt>
                <c:pt idx="14">
                  <c:v>127.22463957014004</c:v>
                </c:pt>
                <c:pt idx="15">
                  <c:v>116.62827367148194</c:v>
                </c:pt>
                <c:pt idx="16">
                  <c:v>107.17672397258195</c:v>
                </c:pt>
                <c:pt idx="17">
                  <c:v>98.7194684157853</c:v>
                </c:pt>
                <c:pt idx="18">
                  <c:v>91.129122934552655</c:v>
                </c:pt>
                <c:pt idx="19">
                  <c:v>84.297396005744702</c:v>
                </c:pt>
                <c:pt idx="20">
                  <c:v>78.131831776012078</c:v>
                </c:pt>
                <c:pt idx="21">
                  <c:v>72.553172961285682</c:v>
                </c:pt>
                <c:pt idx="22">
                  <c:v>67.493213930255521</c:v>
                </c:pt>
                <c:pt idx="23">
                  <c:v>62.893043803247174</c:v>
                </c:pt>
                <c:pt idx="24">
                  <c:v>58.701601634870102</c:v>
                </c:pt>
                <c:pt idx="25">
                  <c:v>54.874482673961886</c:v>
                </c:pt>
                <c:pt idx="26">
                  <c:v>51.372947662373285</c:v>
                </c:pt>
                <c:pt idx="27">
                  <c:v>48.163097133243795</c:v>
                </c:pt>
                <c:pt idx="28">
                  <c:v>45.2151804259329</c:v>
                </c:pt>
                <c:pt idx="29">
                  <c:v>42.503015186400013</c:v>
                </c:pt>
                <c:pt idx="30">
                  <c:v>40.003497869318174</c:v>
                </c:pt>
                <c:pt idx="31">
                  <c:v>37.696189502263586</c:v>
                </c:pt>
                <c:pt idx="32">
                  <c:v>35.562963939923613</c:v>
                </c:pt>
                <c:pt idx="33">
                  <c:v>33.587708199821101</c:v>
                </c:pt>
                <c:pt idx="34">
                  <c:v>31.756066362246408</c:v>
                </c:pt>
                <c:pt idx="35">
                  <c:v>30.055220037053502</c:v>
                </c:pt>
                <c:pt idx="36">
                  <c:v>28.473699626826591</c:v>
                </c:pt>
                <c:pt idx="37">
                  <c:v>27.001221610237803</c:v>
                </c:pt>
                <c:pt idx="38">
                  <c:v>25.628547878473785</c:v>
                </c:pt>
                <c:pt idx="39">
                  <c:v>24.34736381842729</c:v>
                </c:pt>
                <c:pt idx="40">
                  <c:v>23.150172378077702</c:v>
                </c:pt>
                <c:pt idx="41">
                  <c:v>22.030201795149299</c:v>
                </c:pt>
                <c:pt idx="42">
                  <c:v>20.981325038034893</c:v>
                </c:pt>
                <c:pt idx="43">
                  <c:v>19.997989312668302</c:v>
                </c:pt>
                <c:pt idx="44">
                  <c:v>19.075154242190401</c:v>
                </c:pt>
                <c:pt idx="45">
                  <c:v>18.208237537240887</c:v>
                </c:pt>
                <c:pt idx="46">
                  <c:v>17.393067151072607</c:v>
                </c:pt>
                <c:pt idx="47">
                  <c:v>16.625839061536091</c:v>
                </c:pt>
                <c:pt idx="48">
                  <c:v>15.903079946267502</c:v>
                </c:pt>
                <c:pt idx="49">
                  <c:v>15.221614122184699</c:v>
                </c:pt>
                <c:pt idx="50">
                  <c:v>14.578534208935208</c:v>
                </c:pt>
                <c:pt idx="51">
                  <c:v>13.971175050961799</c:v>
                </c:pt>
                <c:pt idx="52">
                  <c:v>13.3970904965727</c:v>
                </c:pt>
                <c:pt idx="53">
                  <c:v>12.854032686655804</c:v>
                </c:pt>
                <c:pt idx="54">
                  <c:v>12.339933551973203</c:v>
                </c:pt>
                <c:pt idx="55">
                  <c:v>11.852888257575806</c:v>
                </c:pt>
                <c:pt idx="56">
                  <c:v>11.3911403668191</c:v>
                </c:pt>
                <c:pt idx="57">
                  <c:v>10.953068526623003</c:v>
                </c:pt>
                <c:pt idx="58">
                  <c:v>10.537174500718098</c:v>
                </c:pt>
                <c:pt idx="59">
                  <c:v>10.1420723992722</c:v>
                </c:pt>
                <c:pt idx="60">
                  <c:v>9.7664789720015079</c:v>
                </c:pt>
                <c:pt idx="61">
                  <c:v>9.4092048480730206</c:v>
                </c:pt>
                <c:pt idx="62">
                  <c:v>9.0691466201607138</c:v>
                </c:pt>
                <c:pt idx="63">
                  <c:v>8.7452796822326633</c:v>
                </c:pt>
                <c:pt idx="64">
                  <c:v>8.4366517412819402</c:v>
                </c:pt>
                <c:pt idx="65">
                  <c:v>8.1423769324889506</c:v>
                </c:pt>
                <c:pt idx="66">
                  <c:v>7.8616304754058985</c:v>
                </c:pt>
                <c:pt idx="67">
                  <c:v>7.5936438158440822</c:v>
                </c:pt>
                <c:pt idx="68">
                  <c:v>7.33770020435876</c:v>
                </c:pt>
                <c:pt idx="69">
                  <c:v>7.0931306676815167</c:v>
                </c:pt>
                <c:pt idx="70">
                  <c:v>6.8593103342452295</c:v>
                </c:pt>
                <c:pt idx="71">
                  <c:v>6.6356550791694078</c:v>
                </c:pt>
                <c:pt idx="72">
                  <c:v>6.4216184577966704</c:v>
                </c:pt>
                <c:pt idx="73">
                  <c:v>6.2166889001584797</c:v>
                </c:pt>
                <c:pt idx="74">
                  <c:v>6.0203871416554779</c:v>
                </c:pt>
                <c:pt idx="75">
                  <c:v>5.8322638678113714</c:v>
                </c:pt>
                <c:pt idx="76">
                  <c:v>5.6518975532416098</c:v>
                </c:pt>
                <c:pt idx="77">
                  <c:v>5.4788924770041119</c:v>
                </c:pt>
                <c:pt idx="78">
                  <c:v>5.3128768982999963</c:v>
                </c:pt>
                <c:pt idx="79">
                  <c:v>5.1535013780955863</c:v>
                </c:pt>
                <c:pt idx="80">
                  <c:v>5.00043723366477</c:v>
                </c:pt>
              </c:numCache>
            </c:numRef>
          </c:yVal>
          <c:smooth val="1"/>
        </c:ser>
        <c:ser>
          <c:idx val="0"/>
          <c:order val="1"/>
          <c:tx>
            <c:strRef>
              <c:f>center_deformation_different_ti!$F$3</c:f>
              <c:strCache>
                <c:ptCount val="1"/>
                <c:pt idx="0">
                  <c:v>FEM</c:v>
                </c:pt>
              </c:strCache>
            </c:strRef>
          </c:tx>
          <c:spPr>
            <a:ln>
              <a:noFill/>
            </a:ln>
          </c:spPr>
          <c:xVal>
            <c:numRef>
              <c:f>center_deformation_different_ti!$E$4:$E$12</c:f>
              <c:numCache>
                <c:formatCode>General</c:formatCode>
                <c:ptCount val="9"/>
                <c:pt idx="0">
                  <c:v>20</c:v>
                </c:pt>
                <c:pt idx="1">
                  <c:v>30</c:v>
                </c:pt>
                <c:pt idx="2">
                  <c:v>40</c:v>
                </c:pt>
                <c:pt idx="3">
                  <c:v>50</c:v>
                </c:pt>
                <c:pt idx="4">
                  <c:v>60</c:v>
                </c:pt>
                <c:pt idx="5">
                  <c:v>70</c:v>
                </c:pt>
                <c:pt idx="6">
                  <c:v>80</c:v>
                </c:pt>
                <c:pt idx="7">
                  <c:v>90</c:v>
                </c:pt>
                <c:pt idx="8">
                  <c:v>100</c:v>
                </c:pt>
              </c:numCache>
            </c:numRef>
          </c:xVal>
          <c:yVal>
            <c:numRef>
              <c:f>center_deformation_different_ti!$F$4:$F$37</c:f>
              <c:numCache>
                <c:formatCode>General</c:formatCode>
                <c:ptCount val="34"/>
                <c:pt idx="0">
                  <c:v>608.13400000000001</c:v>
                </c:pt>
                <c:pt idx="1">
                  <c:v>184.20299999999997</c:v>
                </c:pt>
                <c:pt idx="2">
                  <c:v>79.147999999999996</c:v>
                </c:pt>
                <c:pt idx="3">
                  <c:v>41.377000000000002</c:v>
                </c:pt>
                <c:pt idx="4">
                  <c:v>24.536999999999999</c:v>
                </c:pt>
                <c:pt idx="5">
                  <c:v>15.888</c:v>
                </c:pt>
                <c:pt idx="6">
                  <c:v>10.983000000000002</c:v>
                </c:pt>
                <c:pt idx="7">
                  <c:v>7.9880000000000004</c:v>
                </c:pt>
                <c:pt idx="8">
                  <c:v>6.0460000000000003</c:v>
                </c:pt>
              </c:numCache>
            </c:numRef>
          </c:yVal>
          <c:smooth val="1"/>
        </c:ser>
        <c:dLbls>
          <c:showLegendKey val="0"/>
          <c:showVal val="0"/>
          <c:showCatName val="0"/>
          <c:showSerName val="0"/>
          <c:showPercent val="0"/>
          <c:showBubbleSize val="0"/>
        </c:dLbls>
        <c:axId val="193188224"/>
        <c:axId val="193190528"/>
      </c:scatterChart>
      <c:valAx>
        <c:axId val="193188224"/>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t-EE"/>
                  <a:t>Thickness (µm)</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t-EE"/>
              </a:p>
            </c:rich>
          </c:tx>
          <c:overlay val="0"/>
        </c:title>
        <c:numFmt formatCode="General" sourceLinked="1"/>
        <c:majorTickMark val="none"/>
        <c:minorTickMark val="none"/>
        <c:tickLblPos val="low"/>
        <c:crossAx val="193190528"/>
        <c:crosses val="autoZero"/>
        <c:crossBetween val="midCat"/>
        <c:majorUnit val="10"/>
        <c:minorUnit val="10"/>
      </c:valAx>
      <c:valAx>
        <c:axId val="193190528"/>
        <c:scaling>
          <c:orientation val="minMax"/>
        </c:scaling>
        <c:delete val="0"/>
        <c:axPos val="l"/>
        <c:majorGridlines/>
        <c:title>
          <c:tx>
            <c:rich>
              <a:bodyPr/>
              <a:lstStyle/>
              <a:p>
                <a:pPr>
                  <a:defRPr/>
                </a:pPr>
                <a:r>
                  <a:rPr lang="et-EE"/>
                  <a:t>Center</a:t>
                </a:r>
                <a:r>
                  <a:rPr lang="et-EE" baseline="0"/>
                  <a:t> d</a:t>
                </a:r>
                <a:r>
                  <a:rPr lang="et-EE"/>
                  <a:t>eformation (</a:t>
                </a:r>
                <a:r>
                  <a:rPr lang="et-EE" sz="1000" b="1" i="0" u="none" strike="noStrike" baseline="0">
                    <a:effectLst/>
                  </a:rPr>
                  <a:t>µm)</a:t>
                </a:r>
                <a:endParaRPr lang="et-EE"/>
              </a:p>
            </c:rich>
          </c:tx>
          <c:overlay val="0"/>
        </c:title>
        <c:numFmt formatCode="General" sourceLinked="1"/>
        <c:majorTickMark val="none"/>
        <c:minorTickMark val="none"/>
        <c:tickLblPos val="nextTo"/>
        <c:crossAx val="193188224"/>
        <c:crosses val="autoZero"/>
        <c:crossBetween val="midCat"/>
      </c:valAx>
    </c:plotArea>
    <c:legend>
      <c:legendPos val="r"/>
      <c:overlay val="0"/>
    </c:legend>
    <c:plotVisOnly val="1"/>
    <c:dispBlanksAs val="zero"/>
    <c:showDLblsOverMax val="1"/>
  </c:chart>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t-EE"/>
  <c:roundedCorners val="1"/>
  <c:style val="2"/>
  <c:chart>
    <c:autoTitleDeleted val="1"/>
    <c:plotArea>
      <c:layout/>
      <c:scatterChart>
        <c:scatterStyle val="lineMarker"/>
        <c:varyColors val="1"/>
        <c:ser>
          <c:idx val="1"/>
          <c:order val="0"/>
          <c:tx>
            <c:strRef>
              <c:f>center_deformation_different_ti!$C$3</c:f>
              <c:strCache>
                <c:ptCount val="1"/>
                <c:pt idx="0">
                  <c:v>Valemid 5.1-5.4</c:v>
                </c:pt>
              </c:strCache>
            </c:strRef>
          </c:tx>
          <c:marker>
            <c:symbol val="none"/>
          </c:marker>
          <c:xVal>
            <c:numRef>
              <c:f>center_deformation_different_ti!$A$4:$A$84</c:f>
              <c:numCache>
                <c:formatCode>General</c:formatCode>
                <c:ptCount val="81"/>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pt idx="51">
                  <c:v>71</c:v>
                </c:pt>
                <c:pt idx="52">
                  <c:v>72</c:v>
                </c:pt>
                <c:pt idx="53">
                  <c:v>73</c:v>
                </c:pt>
                <c:pt idx="54">
                  <c:v>74</c:v>
                </c:pt>
                <c:pt idx="55">
                  <c:v>75</c:v>
                </c:pt>
                <c:pt idx="56">
                  <c:v>76</c:v>
                </c:pt>
                <c:pt idx="57">
                  <c:v>77</c:v>
                </c:pt>
                <c:pt idx="58">
                  <c:v>78</c:v>
                </c:pt>
                <c:pt idx="59">
                  <c:v>79</c:v>
                </c:pt>
                <c:pt idx="60">
                  <c:v>80</c:v>
                </c:pt>
                <c:pt idx="61">
                  <c:v>81</c:v>
                </c:pt>
                <c:pt idx="62">
                  <c:v>82</c:v>
                </c:pt>
                <c:pt idx="63">
                  <c:v>83</c:v>
                </c:pt>
                <c:pt idx="64">
                  <c:v>84</c:v>
                </c:pt>
                <c:pt idx="65">
                  <c:v>85</c:v>
                </c:pt>
                <c:pt idx="66">
                  <c:v>86</c:v>
                </c:pt>
                <c:pt idx="67">
                  <c:v>87</c:v>
                </c:pt>
                <c:pt idx="68">
                  <c:v>88</c:v>
                </c:pt>
                <c:pt idx="69">
                  <c:v>89</c:v>
                </c:pt>
                <c:pt idx="70">
                  <c:v>90</c:v>
                </c:pt>
                <c:pt idx="71">
                  <c:v>91</c:v>
                </c:pt>
                <c:pt idx="72">
                  <c:v>92</c:v>
                </c:pt>
                <c:pt idx="73">
                  <c:v>93</c:v>
                </c:pt>
                <c:pt idx="74">
                  <c:v>94</c:v>
                </c:pt>
                <c:pt idx="75">
                  <c:v>95</c:v>
                </c:pt>
                <c:pt idx="76">
                  <c:v>96</c:v>
                </c:pt>
                <c:pt idx="77">
                  <c:v>97</c:v>
                </c:pt>
                <c:pt idx="78">
                  <c:v>98</c:v>
                </c:pt>
                <c:pt idx="79">
                  <c:v>99</c:v>
                </c:pt>
                <c:pt idx="80">
                  <c:v>100</c:v>
                </c:pt>
              </c:numCache>
            </c:numRef>
          </c:xVal>
          <c:yVal>
            <c:numRef>
              <c:f>center_deformation_different_ti!$D$4:$D$84</c:f>
              <c:numCache>
                <c:formatCode>General</c:formatCode>
                <c:ptCount val="81"/>
                <c:pt idx="0">
                  <c:v>1.1918833471783956</c:v>
                </c:pt>
                <c:pt idx="1">
                  <c:v>1.1662270032243622</c:v>
                </c:pt>
                <c:pt idx="2">
                  <c:v>1.1650770471037284</c:v>
                </c:pt>
                <c:pt idx="3">
                  <c:v>1.1852097531751136</c:v>
                </c:pt>
                <c:pt idx="4">
                  <c:v>1.224256983152026</c:v>
                </c:pt>
                <c:pt idx="5">
                  <c:v>1.2804763618233337</c:v>
                </c:pt>
                <c:pt idx="6">
                  <c:v>1.3525893837790728</c:v>
                </c:pt>
                <c:pt idx="7">
                  <c:v>1.439665671768374</c:v>
                </c:pt>
                <c:pt idx="8">
                  <c:v>1.5410390975268147</c:v>
                </c:pt>
                <c:pt idx="9">
                  <c:v>1.6562462272482841</c:v>
                </c:pt>
                <c:pt idx="10">
                  <c:v>1.7849806235553358</c:v>
                </c:pt>
                <c:pt idx="11">
                  <c:v>1.9270585528054605</c:v>
                </c:pt>
                <c:pt idx="12">
                  <c:v>2.0823929927184688</c:v>
                </c:pt>
                <c:pt idx="13">
                  <c:v>2.2509737468437887</c:v>
                </c:pt>
                <c:pt idx="14">
                  <c:v>2.4328520979964745</c:v>
                </c:pt>
                <c:pt idx="15">
                  <c:v>2.6281288675923022</c:v>
                </c:pt>
                <c:pt idx="16">
                  <c:v>2.8369450535710929</c:v>
                </c:pt>
                <c:pt idx="17">
                  <c:v>3.0594744369917146</c:v>
                </c:pt>
                <c:pt idx="18">
                  <c:v>3.2959177035538407</c:v>
                </c:pt>
                <c:pt idx="19">
                  <c:v>3.546497739589038</c:v>
                </c:pt>
                <c:pt idx="20">
                  <c:v>3.8114558449983673</c:v>
                </c:pt>
                <c:pt idx="21">
                  <c:v>4.0910486668565005</c:v>
                </c:pt>
                <c:pt idx="22">
                  <c:v>4.3855457029971125</c:v>
                </c:pt>
                <c:pt idx="23">
                  <c:v>4.6952272591046107</c:v>
                </c:pt>
                <c:pt idx="24">
                  <c:v>5.0203827686939873</c:v>
                </c:pt>
                <c:pt idx="25">
                  <c:v>5.3613094050409504</c:v>
                </c:pt>
                <c:pt idx="26">
                  <c:v>5.7183109292037955</c:v>
                </c:pt>
                <c:pt idx="27">
                  <c:v>6.0916967299050775</c:v>
                </c:pt>
                <c:pt idx="28">
                  <c:v>6.481781020060656</c:v>
                </c:pt>
                <c:pt idx="29">
                  <c:v>6.8888821617801037</c:v>
                </c:pt>
                <c:pt idx="30">
                  <c:v>7.3133220971831312</c:v>
                </c:pt>
                <c:pt idx="31">
                  <c:v>7.7554258667300333</c:v>
                </c:pt>
                <c:pt idx="32">
                  <c:v>8.215521200214928</c:v>
                </c:pt>
                <c:pt idx="33">
                  <c:v>8.6939381683190184</c:v>
                </c:pt>
                <c:pt idx="34">
                  <c:v>9.1910088848196629</c:v>
                </c:pt>
                <c:pt idx="35">
                  <c:v>9.7070672513193355</c:v>
                </c:pt>
                <c:pt idx="36">
                  <c:v>10.242448737784175</c:v>
                </c:pt>
                <c:pt idx="37">
                  <c:v>10.797490193338552</c:v>
                </c:pt>
                <c:pt idx="38">
                  <c:v>11.37252968270271</c:v>
                </c:pt>
                <c:pt idx="39">
                  <c:v>11.967906344429224</c:v>
                </c:pt>
                <c:pt idx="40">
                  <c:v>12.583960267723004</c:v>
                </c:pt>
                <c:pt idx="41">
                  <c:v>13.221032385149192</c:v>
                </c:pt>
                <c:pt idx="42">
                  <c:v>13.879464378959726</c:v>
                </c:pt>
                <c:pt idx="43">
                  <c:v>14.559598599124623</c:v>
                </c:pt>
                <c:pt idx="44">
                  <c:v>15.261777991447833</c:v>
                </c:pt>
                <c:pt idx="45">
                  <c:v>15.986346034393115</c:v>
                </c:pt>
                <c:pt idx="46">
                  <c:v>16.733646683450822</c:v>
                </c:pt>
                <c:pt idx="47">
                  <c:v>17.504024322046494</c:v>
                </c:pt>
                <c:pt idx="48">
                  <c:v>18.297823718140585</c:v>
                </c:pt>
                <c:pt idx="49">
                  <c:v>19.115389985785676</c:v>
                </c:pt>
                <c:pt idx="50">
                  <c:v>19.957068551014153</c:v>
                </c:pt>
                <c:pt idx="51">
                  <c:v>20.823205121515187</c:v>
                </c:pt>
                <c:pt idx="52">
                  <c:v>21.714145659633854</c:v>
                </c:pt>
                <c:pt idx="53">
                  <c:v>22.630236358287497</c:v>
                </c:pt>
                <c:pt idx="54">
                  <c:v>23.571823619451894</c:v>
                </c:pt>
                <c:pt idx="55">
                  <c:v>24.539254034909987</c:v>
                </c:pt>
                <c:pt idx="56">
                  <c:v>25.53287436900094</c:v>
                </c:pt>
                <c:pt idx="57">
                  <c:v>26.553031543137624</c:v>
                </c:pt>
                <c:pt idx="58">
                  <c:v>27.600072621892231</c:v>
                </c:pt>
                <c:pt idx="59">
                  <c:v>28.674344800472234</c:v>
                </c:pt>
                <c:pt idx="60">
                  <c:v>29.776195393433348</c:v>
                </c:pt>
                <c:pt idx="61">
                  <c:v>30.905971824493648</c:v>
                </c:pt>
                <c:pt idx="62">
                  <c:v>32.064021617328613</c:v>
                </c:pt>
                <c:pt idx="63">
                  <c:v>33.250692387243141</c:v>
                </c:pt>
                <c:pt idx="64">
                  <c:v>34.466331833627166</c:v>
                </c:pt>
                <c:pt idx="65">
                  <c:v>35.711287733112449</c:v>
                </c:pt>
                <c:pt idx="66">
                  <c:v>36.985907933359471</c:v>
                </c:pt>
                <c:pt idx="67">
                  <c:v>38.290540347407756</c:v>
                </c:pt>
                <c:pt idx="68">
                  <c:v>39.625532948534982</c:v>
                </c:pt>
                <c:pt idx="69">
                  <c:v>40.991233765572524</c:v>
                </c:pt>
                <c:pt idx="70">
                  <c:v>42.387990878632927</c:v>
                </c:pt>
                <c:pt idx="71">
                  <c:v>43.816152415208478</c:v>
                </c:pt>
                <c:pt idx="72">
                  <c:v>45.276066546605691</c:v>
                </c:pt>
                <c:pt idx="73">
                  <c:v>46.768081484683051</c:v>
                </c:pt>
                <c:pt idx="74">
                  <c:v>48.292545478863481</c:v>
                </c:pt>
                <c:pt idx="75">
                  <c:v>49.849806813395539</c:v>
                </c:pt>
                <c:pt idx="76">
                  <c:v>51.440213804840816</c:v>
                </c:pt>
                <c:pt idx="77">
                  <c:v>53.064114799765811</c:v>
                </c:pt>
                <c:pt idx="78">
                  <c:v>54.721858172621168</c:v>
                </c:pt>
                <c:pt idx="79">
                  <c:v>56.413792323789778</c:v>
                </c:pt>
                <c:pt idx="80">
                  <c:v>58.140265677789628</c:v>
                </c:pt>
              </c:numCache>
            </c:numRef>
          </c:yVal>
          <c:smooth val="1"/>
        </c:ser>
        <c:ser>
          <c:idx val="0"/>
          <c:order val="1"/>
          <c:tx>
            <c:strRef>
              <c:f>center_deformation_different_ti!$F$3</c:f>
              <c:strCache>
                <c:ptCount val="1"/>
                <c:pt idx="0">
                  <c:v>FEM</c:v>
                </c:pt>
              </c:strCache>
            </c:strRef>
          </c:tx>
          <c:spPr>
            <a:ln>
              <a:noFill/>
            </a:ln>
          </c:spPr>
          <c:xVal>
            <c:numRef>
              <c:f>center_deformation_different_ti!$E$4:$E$12</c:f>
              <c:numCache>
                <c:formatCode>General</c:formatCode>
                <c:ptCount val="9"/>
                <c:pt idx="0">
                  <c:v>20</c:v>
                </c:pt>
                <c:pt idx="1">
                  <c:v>30</c:v>
                </c:pt>
                <c:pt idx="2">
                  <c:v>40</c:v>
                </c:pt>
                <c:pt idx="3">
                  <c:v>50</c:v>
                </c:pt>
                <c:pt idx="4">
                  <c:v>60</c:v>
                </c:pt>
                <c:pt idx="5">
                  <c:v>70</c:v>
                </c:pt>
                <c:pt idx="6">
                  <c:v>80</c:v>
                </c:pt>
                <c:pt idx="7">
                  <c:v>90</c:v>
                </c:pt>
                <c:pt idx="8">
                  <c:v>100</c:v>
                </c:pt>
              </c:numCache>
            </c:numRef>
          </c:xVal>
          <c:yVal>
            <c:numRef>
              <c:f>center_deformation_different_ti!$G$4:$G$37</c:f>
              <c:numCache>
                <c:formatCode>General</c:formatCode>
                <c:ptCount val="34"/>
                <c:pt idx="0">
                  <c:v>1.1851483809986498</c:v>
                </c:pt>
                <c:pt idx="1">
                  <c:v>1.7923271027767778</c:v>
                </c:pt>
                <c:pt idx="2">
                  <c:v>3.7648691985929235</c:v>
                </c:pt>
                <c:pt idx="3">
                  <c:v>7.0736988510356573</c:v>
                </c:pt>
                <c:pt idx="4">
                  <c:v>11.875850726098514</c:v>
                </c:pt>
                <c:pt idx="5">
                  <c:v>18.315155839715217</c:v>
                </c:pt>
                <c:pt idx="6">
                  <c:v>26.480737279918849</c:v>
                </c:pt>
                <c:pt idx="7">
                  <c:v>36.401085369915329</c:v>
                </c:pt>
                <c:pt idx="8">
                  <c:v>48.088021701067014</c:v>
                </c:pt>
              </c:numCache>
            </c:numRef>
          </c:yVal>
          <c:smooth val="1"/>
        </c:ser>
        <c:dLbls>
          <c:showLegendKey val="0"/>
          <c:showVal val="0"/>
          <c:showCatName val="0"/>
          <c:showSerName val="0"/>
          <c:showPercent val="0"/>
          <c:showBubbleSize val="0"/>
        </c:dLbls>
        <c:axId val="186368768"/>
        <c:axId val="186370688"/>
      </c:scatterChart>
      <c:valAx>
        <c:axId val="186368768"/>
        <c:scaling>
          <c:orientation val="minMax"/>
        </c:scaling>
        <c:delete val="0"/>
        <c:axPos val="b"/>
        <c:majorGridlines/>
        <c:title>
          <c:tx>
            <c:rich>
              <a:bodyPr/>
              <a:lstStyle/>
              <a:p>
                <a:pPr>
                  <a:defRPr/>
                </a:pPr>
                <a:r>
                  <a:rPr lang="et-EE"/>
                  <a:t>Thickness</a:t>
                </a:r>
                <a:r>
                  <a:rPr lang="et-EE" baseline="0"/>
                  <a:t> (</a:t>
                </a:r>
                <a:r>
                  <a:rPr lang="et-EE" baseline="0">
                    <a:latin typeface="Times New Roman"/>
                    <a:cs typeface="Times New Roman"/>
                  </a:rPr>
                  <a:t>µm</a:t>
                </a:r>
                <a:r>
                  <a:rPr lang="et-EE" baseline="0"/>
                  <a:t>)</a:t>
                </a:r>
                <a:endParaRPr lang="et-EE"/>
              </a:p>
            </c:rich>
          </c:tx>
          <c:overlay val="0"/>
        </c:title>
        <c:numFmt formatCode="General" sourceLinked="1"/>
        <c:majorTickMark val="none"/>
        <c:minorTickMark val="none"/>
        <c:tickLblPos val="low"/>
        <c:crossAx val="186370688"/>
        <c:crosses val="autoZero"/>
        <c:crossBetween val="midCat"/>
        <c:majorUnit val="10"/>
        <c:minorUnit val="10"/>
      </c:valAx>
      <c:valAx>
        <c:axId val="186370688"/>
        <c:scaling>
          <c:orientation val="minMax"/>
        </c:scaling>
        <c:delete val="0"/>
        <c:axPos val="l"/>
        <c:majorGridlines/>
        <c:title>
          <c:tx>
            <c:rich>
              <a:bodyPr/>
              <a:lstStyle/>
              <a:p>
                <a:pPr>
                  <a:defRPr/>
                </a:pPr>
                <a:r>
                  <a:rPr lang="et-EE"/>
                  <a:t>Focal length</a:t>
                </a:r>
                <a:r>
                  <a:rPr lang="et-EE" baseline="0"/>
                  <a:t> (mm)</a:t>
                </a:r>
                <a:endParaRPr lang="et-EE"/>
              </a:p>
            </c:rich>
          </c:tx>
          <c:overlay val="0"/>
        </c:title>
        <c:numFmt formatCode="General" sourceLinked="1"/>
        <c:majorTickMark val="none"/>
        <c:minorTickMark val="none"/>
        <c:tickLblPos val="nextTo"/>
        <c:crossAx val="186368768"/>
        <c:crosses val="autoZero"/>
        <c:crossBetween val="midCat"/>
      </c:valAx>
    </c:plotArea>
    <c:legend>
      <c:legendPos val="r"/>
      <c:layout>
        <c:manualLayout>
          <c:xMode val="edge"/>
          <c:yMode val="edge"/>
          <c:x val="0.71518199909046931"/>
          <c:y val="0.4693908951036293"/>
          <c:w val="0.2704223876949472"/>
          <c:h val="0.14843471769332942"/>
        </c:manualLayout>
      </c:layout>
      <c:overlay val="0"/>
    </c:legend>
    <c:plotVisOnly val="1"/>
    <c:dispBlanksAs val="zero"/>
    <c:showDLblsOverMax val="1"/>
  </c:chart>
  <c:spPr>
    <a:ln>
      <a:noFill/>
    </a:ln>
  </c:sp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74DBE-4A04-4546-A5FA-C4612C77D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6</Pages>
  <Words>1418</Words>
  <Characters>822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9626</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15</cp:revision>
  <cp:lastPrinted>2001-09-04T14:15:00Z</cp:lastPrinted>
  <dcterms:created xsi:type="dcterms:W3CDTF">2010-11-23T13:56:00Z</dcterms:created>
  <dcterms:modified xsi:type="dcterms:W3CDTF">2010-11-26T15:59:00Z</dcterms:modified>
</cp:coreProperties>
</file>